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3A7EE3" w:rsidRPr="003A7EE3">
        <w:t>using data analysis to improve service delivery at the City of Edinburgh Council</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8F239A"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5931827" w:history="1">
            <w:r w:rsidR="008F239A" w:rsidRPr="00E035B8">
              <w:rPr>
                <w:rStyle w:val="Hyperlink"/>
                <w:noProof/>
              </w:rPr>
              <w:t>1</w:t>
            </w:r>
            <w:r w:rsidR="008F239A">
              <w:rPr>
                <w:rFonts w:eastAsiaTheme="minorEastAsia"/>
                <w:noProof/>
                <w:lang w:eastAsia="en-GB"/>
              </w:rPr>
              <w:tab/>
            </w:r>
            <w:r w:rsidR="008F239A" w:rsidRPr="00E035B8">
              <w:rPr>
                <w:rStyle w:val="Hyperlink"/>
                <w:noProof/>
              </w:rPr>
              <w:t>Introduction</w:t>
            </w:r>
            <w:r w:rsidR="008F239A">
              <w:rPr>
                <w:noProof/>
                <w:webHidden/>
              </w:rPr>
              <w:tab/>
            </w:r>
            <w:r w:rsidR="008F239A">
              <w:rPr>
                <w:noProof/>
                <w:webHidden/>
              </w:rPr>
              <w:fldChar w:fldCharType="begin"/>
            </w:r>
            <w:r w:rsidR="008F239A">
              <w:rPr>
                <w:noProof/>
                <w:webHidden/>
              </w:rPr>
              <w:instrText xml:space="preserve"> PAGEREF _Toc425931827 \h </w:instrText>
            </w:r>
            <w:r w:rsidR="008F239A">
              <w:rPr>
                <w:noProof/>
                <w:webHidden/>
              </w:rPr>
            </w:r>
            <w:r w:rsidR="008F239A">
              <w:rPr>
                <w:noProof/>
                <w:webHidden/>
              </w:rPr>
              <w:fldChar w:fldCharType="separate"/>
            </w:r>
            <w:r w:rsidR="008F239A">
              <w:rPr>
                <w:noProof/>
                <w:webHidden/>
              </w:rPr>
              <w:t>3</w:t>
            </w:r>
            <w:r w:rsidR="008F239A">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28" w:history="1">
            <w:r w:rsidRPr="00E035B8">
              <w:rPr>
                <w:rStyle w:val="Hyperlink"/>
                <w:noProof/>
              </w:rPr>
              <w:t>1.1</w:t>
            </w:r>
            <w:r>
              <w:rPr>
                <w:rFonts w:eastAsiaTheme="minorEastAsia"/>
                <w:noProof/>
                <w:lang w:eastAsia="en-GB"/>
              </w:rPr>
              <w:tab/>
            </w:r>
            <w:r w:rsidRPr="00E035B8">
              <w:rPr>
                <w:rStyle w:val="Hyperlink"/>
                <w:noProof/>
              </w:rPr>
              <w:t>Context</w:t>
            </w:r>
            <w:r>
              <w:rPr>
                <w:noProof/>
                <w:webHidden/>
              </w:rPr>
              <w:tab/>
            </w:r>
            <w:r>
              <w:rPr>
                <w:noProof/>
                <w:webHidden/>
              </w:rPr>
              <w:fldChar w:fldCharType="begin"/>
            </w:r>
            <w:r>
              <w:rPr>
                <w:noProof/>
                <w:webHidden/>
              </w:rPr>
              <w:instrText xml:space="preserve"> PAGEREF _Toc425931828 \h </w:instrText>
            </w:r>
            <w:r>
              <w:rPr>
                <w:noProof/>
                <w:webHidden/>
              </w:rPr>
            </w:r>
            <w:r>
              <w:rPr>
                <w:noProof/>
                <w:webHidden/>
              </w:rPr>
              <w:fldChar w:fldCharType="separate"/>
            </w:r>
            <w:r>
              <w:rPr>
                <w:noProof/>
                <w:webHidden/>
              </w:rPr>
              <w:t>4</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29" w:history="1">
            <w:r w:rsidRPr="00E035B8">
              <w:rPr>
                <w:rStyle w:val="Hyperlink"/>
                <w:noProof/>
              </w:rPr>
              <w:t>1.2</w:t>
            </w:r>
            <w:r>
              <w:rPr>
                <w:rFonts w:eastAsiaTheme="minorEastAsia"/>
                <w:noProof/>
                <w:lang w:eastAsia="en-GB"/>
              </w:rPr>
              <w:tab/>
            </w:r>
            <w:r w:rsidRPr="00E035B8">
              <w:rPr>
                <w:rStyle w:val="Hyperlink"/>
                <w:noProof/>
              </w:rPr>
              <w:t>Objective of the project</w:t>
            </w:r>
            <w:r>
              <w:rPr>
                <w:noProof/>
                <w:webHidden/>
              </w:rPr>
              <w:tab/>
            </w:r>
            <w:r>
              <w:rPr>
                <w:noProof/>
                <w:webHidden/>
              </w:rPr>
              <w:fldChar w:fldCharType="begin"/>
            </w:r>
            <w:r>
              <w:rPr>
                <w:noProof/>
                <w:webHidden/>
              </w:rPr>
              <w:instrText xml:space="preserve"> PAGEREF _Toc425931829 \h </w:instrText>
            </w:r>
            <w:r>
              <w:rPr>
                <w:noProof/>
                <w:webHidden/>
              </w:rPr>
            </w:r>
            <w:r>
              <w:rPr>
                <w:noProof/>
                <w:webHidden/>
              </w:rPr>
              <w:fldChar w:fldCharType="separate"/>
            </w:r>
            <w:r>
              <w:rPr>
                <w:noProof/>
                <w:webHidden/>
              </w:rPr>
              <w:t>4</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30" w:history="1">
            <w:r w:rsidRPr="00E035B8">
              <w:rPr>
                <w:rStyle w:val="Hyperlink"/>
                <w:noProof/>
              </w:rPr>
              <w:t>1.3</w:t>
            </w:r>
            <w:r>
              <w:rPr>
                <w:rFonts w:eastAsiaTheme="minorEastAsia"/>
                <w:noProof/>
                <w:lang w:eastAsia="en-GB"/>
              </w:rPr>
              <w:tab/>
            </w:r>
            <w:r w:rsidRPr="00E035B8">
              <w:rPr>
                <w:rStyle w:val="Hyperlink"/>
                <w:noProof/>
              </w:rPr>
              <w:t>Thesis structure</w:t>
            </w:r>
            <w:r>
              <w:rPr>
                <w:noProof/>
                <w:webHidden/>
              </w:rPr>
              <w:tab/>
            </w:r>
            <w:r>
              <w:rPr>
                <w:noProof/>
                <w:webHidden/>
              </w:rPr>
              <w:fldChar w:fldCharType="begin"/>
            </w:r>
            <w:r>
              <w:rPr>
                <w:noProof/>
                <w:webHidden/>
              </w:rPr>
              <w:instrText xml:space="preserve"> PAGEREF _Toc425931830 \h </w:instrText>
            </w:r>
            <w:r>
              <w:rPr>
                <w:noProof/>
                <w:webHidden/>
              </w:rPr>
            </w:r>
            <w:r>
              <w:rPr>
                <w:noProof/>
                <w:webHidden/>
              </w:rPr>
              <w:fldChar w:fldCharType="separate"/>
            </w:r>
            <w:r>
              <w:rPr>
                <w:noProof/>
                <w:webHidden/>
              </w:rPr>
              <w:t>4</w:t>
            </w:r>
            <w:r>
              <w:rPr>
                <w:noProof/>
                <w:webHidden/>
              </w:rPr>
              <w:fldChar w:fldCharType="end"/>
            </w:r>
          </w:hyperlink>
        </w:p>
        <w:p w:rsidR="008F239A" w:rsidRDefault="008F239A">
          <w:pPr>
            <w:pStyle w:val="TOC1"/>
            <w:tabs>
              <w:tab w:val="left" w:pos="440"/>
              <w:tab w:val="right" w:leader="dot" w:pos="9062"/>
            </w:tabs>
            <w:rPr>
              <w:rFonts w:eastAsiaTheme="minorEastAsia"/>
              <w:noProof/>
              <w:lang w:eastAsia="en-GB"/>
            </w:rPr>
          </w:pPr>
          <w:hyperlink w:anchor="_Toc425931831" w:history="1">
            <w:r w:rsidRPr="00E035B8">
              <w:rPr>
                <w:rStyle w:val="Hyperlink"/>
                <w:noProof/>
              </w:rPr>
              <w:t>2</w:t>
            </w:r>
            <w:r>
              <w:rPr>
                <w:rFonts w:eastAsiaTheme="minorEastAsia"/>
                <w:noProof/>
                <w:lang w:eastAsia="en-GB"/>
              </w:rPr>
              <w:tab/>
            </w:r>
            <w:r w:rsidRPr="00E035B8">
              <w:rPr>
                <w:rStyle w:val="Hyperlink"/>
                <w:noProof/>
              </w:rPr>
              <w:t>Background</w:t>
            </w:r>
            <w:r>
              <w:rPr>
                <w:noProof/>
                <w:webHidden/>
              </w:rPr>
              <w:tab/>
            </w:r>
            <w:r>
              <w:rPr>
                <w:noProof/>
                <w:webHidden/>
              </w:rPr>
              <w:fldChar w:fldCharType="begin"/>
            </w:r>
            <w:r>
              <w:rPr>
                <w:noProof/>
                <w:webHidden/>
              </w:rPr>
              <w:instrText xml:space="preserve"> PAGEREF _Toc425931831 \h </w:instrText>
            </w:r>
            <w:r>
              <w:rPr>
                <w:noProof/>
                <w:webHidden/>
              </w:rPr>
            </w:r>
            <w:r>
              <w:rPr>
                <w:noProof/>
                <w:webHidden/>
              </w:rPr>
              <w:fldChar w:fldCharType="separate"/>
            </w:r>
            <w:r>
              <w:rPr>
                <w:noProof/>
                <w:webHidden/>
              </w:rPr>
              <w:t>5</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32" w:history="1">
            <w:r w:rsidRPr="00E035B8">
              <w:rPr>
                <w:rStyle w:val="Hyperlink"/>
                <w:noProof/>
              </w:rPr>
              <w:t>2.1</w:t>
            </w:r>
            <w:r>
              <w:rPr>
                <w:rFonts w:eastAsiaTheme="minorEastAsia"/>
                <w:noProof/>
                <w:lang w:eastAsia="en-GB"/>
              </w:rPr>
              <w:tab/>
            </w:r>
            <w:r w:rsidRPr="00E035B8">
              <w:rPr>
                <w:rStyle w:val="Hyperlink"/>
                <w:noProof/>
              </w:rPr>
              <w:t>Design</w:t>
            </w:r>
            <w:r>
              <w:rPr>
                <w:noProof/>
                <w:webHidden/>
              </w:rPr>
              <w:tab/>
            </w:r>
            <w:r>
              <w:rPr>
                <w:noProof/>
                <w:webHidden/>
              </w:rPr>
              <w:fldChar w:fldCharType="begin"/>
            </w:r>
            <w:r>
              <w:rPr>
                <w:noProof/>
                <w:webHidden/>
              </w:rPr>
              <w:instrText xml:space="preserve"> PAGEREF _Toc425931832 \h </w:instrText>
            </w:r>
            <w:r>
              <w:rPr>
                <w:noProof/>
                <w:webHidden/>
              </w:rPr>
            </w:r>
            <w:r>
              <w:rPr>
                <w:noProof/>
                <w:webHidden/>
              </w:rPr>
              <w:fldChar w:fldCharType="separate"/>
            </w:r>
            <w:r>
              <w:rPr>
                <w:noProof/>
                <w:webHidden/>
              </w:rPr>
              <w:t>5</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33" w:history="1">
            <w:r w:rsidRPr="00E035B8">
              <w:rPr>
                <w:rStyle w:val="Hyperlink"/>
                <w:noProof/>
              </w:rPr>
              <w:t>2.1.1</w:t>
            </w:r>
            <w:r>
              <w:rPr>
                <w:rFonts w:eastAsiaTheme="minorEastAsia"/>
                <w:noProof/>
                <w:lang w:eastAsia="en-GB"/>
              </w:rPr>
              <w:tab/>
            </w:r>
            <w:r w:rsidRPr="00E035B8">
              <w:rPr>
                <w:rStyle w:val="Hyperlink"/>
                <w:noProof/>
              </w:rPr>
              <w:t>Human-driven design</w:t>
            </w:r>
            <w:r>
              <w:rPr>
                <w:noProof/>
                <w:webHidden/>
              </w:rPr>
              <w:tab/>
            </w:r>
            <w:r>
              <w:rPr>
                <w:noProof/>
                <w:webHidden/>
              </w:rPr>
              <w:fldChar w:fldCharType="begin"/>
            </w:r>
            <w:r>
              <w:rPr>
                <w:noProof/>
                <w:webHidden/>
              </w:rPr>
              <w:instrText xml:space="preserve"> PAGEREF _Toc425931833 \h </w:instrText>
            </w:r>
            <w:r>
              <w:rPr>
                <w:noProof/>
                <w:webHidden/>
              </w:rPr>
            </w:r>
            <w:r>
              <w:rPr>
                <w:noProof/>
                <w:webHidden/>
              </w:rPr>
              <w:fldChar w:fldCharType="separate"/>
            </w:r>
            <w:r>
              <w:rPr>
                <w:noProof/>
                <w:webHidden/>
              </w:rPr>
              <w:t>5</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34" w:history="1">
            <w:r w:rsidRPr="00E035B8">
              <w:rPr>
                <w:rStyle w:val="Hyperlink"/>
                <w:noProof/>
              </w:rPr>
              <w:t>2.1.2</w:t>
            </w:r>
            <w:r>
              <w:rPr>
                <w:rFonts w:eastAsiaTheme="minorEastAsia"/>
                <w:noProof/>
                <w:lang w:eastAsia="en-GB"/>
              </w:rPr>
              <w:tab/>
            </w:r>
            <w:r w:rsidRPr="00E035B8">
              <w:rPr>
                <w:rStyle w:val="Hyperlink"/>
                <w:noProof/>
              </w:rPr>
              <w:t>User Centered Design</w:t>
            </w:r>
            <w:r>
              <w:rPr>
                <w:noProof/>
                <w:webHidden/>
              </w:rPr>
              <w:tab/>
            </w:r>
            <w:r>
              <w:rPr>
                <w:noProof/>
                <w:webHidden/>
              </w:rPr>
              <w:fldChar w:fldCharType="begin"/>
            </w:r>
            <w:r>
              <w:rPr>
                <w:noProof/>
                <w:webHidden/>
              </w:rPr>
              <w:instrText xml:space="preserve"> PAGEREF _Toc425931834 \h </w:instrText>
            </w:r>
            <w:r>
              <w:rPr>
                <w:noProof/>
                <w:webHidden/>
              </w:rPr>
            </w:r>
            <w:r>
              <w:rPr>
                <w:noProof/>
                <w:webHidden/>
              </w:rPr>
              <w:fldChar w:fldCharType="separate"/>
            </w:r>
            <w:r>
              <w:rPr>
                <w:noProof/>
                <w:webHidden/>
              </w:rPr>
              <w:t>5</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35" w:history="1">
            <w:r w:rsidRPr="00E035B8">
              <w:rPr>
                <w:rStyle w:val="Hyperlink"/>
                <w:noProof/>
              </w:rPr>
              <w:t>2.1.3</w:t>
            </w:r>
            <w:r>
              <w:rPr>
                <w:rFonts w:eastAsiaTheme="minorEastAsia"/>
                <w:noProof/>
                <w:lang w:eastAsia="en-GB"/>
              </w:rPr>
              <w:tab/>
            </w:r>
            <w:r w:rsidRPr="00E035B8">
              <w:rPr>
                <w:rStyle w:val="Hyperlink"/>
                <w:noProof/>
              </w:rPr>
              <w:t>Data-driven design</w:t>
            </w:r>
            <w:r>
              <w:rPr>
                <w:noProof/>
                <w:webHidden/>
              </w:rPr>
              <w:tab/>
            </w:r>
            <w:r>
              <w:rPr>
                <w:noProof/>
                <w:webHidden/>
              </w:rPr>
              <w:fldChar w:fldCharType="begin"/>
            </w:r>
            <w:r>
              <w:rPr>
                <w:noProof/>
                <w:webHidden/>
              </w:rPr>
              <w:instrText xml:space="preserve"> PAGEREF _Toc425931835 \h </w:instrText>
            </w:r>
            <w:r>
              <w:rPr>
                <w:noProof/>
                <w:webHidden/>
              </w:rPr>
            </w:r>
            <w:r>
              <w:rPr>
                <w:noProof/>
                <w:webHidden/>
              </w:rPr>
              <w:fldChar w:fldCharType="separate"/>
            </w:r>
            <w:r>
              <w:rPr>
                <w:noProof/>
                <w:webHidden/>
              </w:rPr>
              <w:t>6</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36" w:history="1">
            <w:r w:rsidRPr="00E035B8">
              <w:rPr>
                <w:rStyle w:val="Hyperlink"/>
                <w:noProof/>
              </w:rPr>
              <w:t>2.2</w:t>
            </w:r>
            <w:r>
              <w:rPr>
                <w:rFonts w:eastAsiaTheme="minorEastAsia"/>
                <w:noProof/>
                <w:lang w:eastAsia="en-GB"/>
              </w:rPr>
              <w:tab/>
            </w:r>
            <w:r w:rsidRPr="00E035B8">
              <w:rPr>
                <w:rStyle w:val="Hyperlink"/>
                <w:noProof/>
              </w:rPr>
              <w:t>Big data</w:t>
            </w:r>
            <w:r>
              <w:rPr>
                <w:noProof/>
                <w:webHidden/>
              </w:rPr>
              <w:tab/>
            </w:r>
            <w:r>
              <w:rPr>
                <w:noProof/>
                <w:webHidden/>
              </w:rPr>
              <w:fldChar w:fldCharType="begin"/>
            </w:r>
            <w:r>
              <w:rPr>
                <w:noProof/>
                <w:webHidden/>
              </w:rPr>
              <w:instrText xml:space="preserve"> PAGEREF _Toc425931836 \h </w:instrText>
            </w:r>
            <w:r>
              <w:rPr>
                <w:noProof/>
                <w:webHidden/>
              </w:rPr>
            </w:r>
            <w:r>
              <w:rPr>
                <w:noProof/>
                <w:webHidden/>
              </w:rPr>
              <w:fldChar w:fldCharType="separate"/>
            </w:r>
            <w:r>
              <w:rPr>
                <w:noProof/>
                <w:webHidden/>
              </w:rPr>
              <w:t>6</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37" w:history="1">
            <w:r w:rsidRPr="00E035B8">
              <w:rPr>
                <w:rStyle w:val="Hyperlink"/>
                <w:noProof/>
              </w:rPr>
              <w:t>2.3</w:t>
            </w:r>
            <w:r>
              <w:rPr>
                <w:rFonts w:eastAsiaTheme="minorEastAsia"/>
                <w:noProof/>
                <w:lang w:eastAsia="en-GB"/>
              </w:rPr>
              <w:tab/>
            </w:r>
            <w:r w:rsidRPr="00E035B8">
              <w:rPr>
                <w:rStyle w:val="Hyperlink"/>
                <w:noProof/>
              </w:rPr>
              <w:t>Business Intelligence</w:t>
            </w:r>
            <w:r>
              <w:rPr>
                <w:noProof/>
                <w:webHidden/>
              </w:rPr>
              <w:tab/>
            </w:r>
            <w:r>
              <w:rPr>
                <w:noProof/>
                <w:webHidden/>
              </w:rPr>
              <w:fldChar w:fldCharType="begin"/>
            </w:r>
            <w:r>
              <w:rPr>
                <w:noProof/>
                <w:webHidden/>
              </w:rPr>
              <w:instrText xml:space="preserve"> PAGEREF _Toc425931837 \h </w:instrText>
            </w:r>
            <w:r>
              <w:rPr>
                <w:noProof/>
                <w:webHidden/>
              </w:rPr>
            </w:r>
            <w:r>
              <w:rPr>
                <w:noProof/>
                <w:webHidden/>
              </w:rPr>
              <w:fldChar w:fldCharType="separate"/>
            </w:r>
            <w:r>
              <w:rPr>
                <w:noProof/>
                <w:webHidden/>
              </w:rPr>
              <w:t>7</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38" w:history="1">
            <w:r w:rsidRPr="00E035B8">
              <w:rPr>
                <w:rStyle w:val="Hyperlink"/>
                <w:noProof/>
              </w:rPr>
              <w:t>2.3.1</w:t>
            </w:r>
            <w:r>
              <w:rPr>
                <w:rFonts w:eastAsiaTheme="minorEastAsia"/>
                <w:noProof/>
                <w:lang w:eastAsia="en-GB"/>
              </w:rPr>
              <w:tab/>
            </w:r>
            <w:r w:rsidRPr="00E035B8">
              <w:rPr>
                <w:rStyle w:val="Hyperlink"/>
                <w:noProof/>
              </w:rPr>
              <w:t>Introduction to Business Intelligence</w:t>
            </w:r>
            <w:r>
              <w:rPr>
                <w:noProof/>
                <w:webHidden/>
              </w:rPr>
              <w:tab/>
            </w:r>
            <w:r>
              <w:rPr>
                <w:noProof/>
                <w:webHidden/>
              </w:rPr>
              <w:fldChar w:fldCharType="begin"/>
            </w:r>
            <w:r>
              <w:rPr>
                <w:noProof/>
                <w:webHidden/>
              </w:rPr>
              <w:instrText xml:space="preserve"> PAGEREF _Toc425931838 \h </w:instrText>
            </w:r>
            <w:r>
              <w:rPr>
                <w:noProof/>
                <w:webHidden/>
              </w:rPr>
            </w:r>
            <w:r>
              <w:rPr>
                <w:noProof/>
                <w:webHidden/>
              </w:rPr>
              <w:fldChar w:fldCharType="separate"/>
            </w:r>
            <w:r>
              <w:rPr>
                <w:noProof/>
                <w:webHidden/>
              </w:rPr>
              <w:t>7</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39" w:history="1">
            <w:r w:rsidRPr="00E035B8">
              <w:rPr>
                <w:rStyle w:val="Hyperlink"/>
                <w:noProof/>
              </w:rPr>
              <w:t>2.3.2</w:t>
            </w:r>
            <w:r>
              <w:rPr>
                <w:rFonts w:eastAsiaTheme="minorEastAsia"/>
                <w:noProof/>
                <w:lang w:eastAsia="en-GB"/>
              </w:rPr>
              <w:tab/>
            </w:r>
            <w:r w:rsidRPr="00E035B8">
              <w:rPr>
                <w:rStyle w:val="Hyperlink"/>
                <w:noProof/>
              </w:rPr>
              <w:t>Review of recent works</w:t>
            </w:r>
            <w:r>
              <w:rPr>
                <w:noProof/>
                <w:webHidden/>
              </w:rPr>
              <w:tab/>
            </w:r>
            <w:r>
              <w:rPr>
                <w:noProof/>
                <w:webHidden/>
              </w:rPr>
              <w:fldChar w:fldCharType="begin"/>
            </w:r>
            <w:r>
              <w:rPr>
                <w:noProof/>
                <w:webHidden/>
              </w:rPr>
              <w:instrText xml:space="preserve"> PAGEREF _Toc425931839 \h </w:instrText>
            </w:r>
            <w:r>
              <w:rPr>
                <w:noProof/>
                <w:webHidden/>
              </w:rPr>
            </w:r>
            <w:r>
              <w:rPr>
                <w:noProof/>
                <w:webHidden/>
              </w:rPr>
              <w:fldChar w:fldCharType="separate"/>
            </w:r>
            <w:r>
              <w:rPr>
                <w:noProof/>
                <w:webHidden/>
              </w:rPr>
              <w:t>7</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40" w:history="1">
            <w:r w:rsidRPr="00E035B8">
              <w:rPr>
                <w:rStyle w:val="Hyperlink"/>
                <w:noProof/>
              </w:rPr>
              <w:t>2.3.3</w:t>
            </w:r>
            <w:r>
              <w:rPr>
                <w:rFonts w:eastAsiaTheme="minorEastAsia"/>
                <w:noProof/>
                <w:lang w:eastAsia="en-GB"/>
              </w:rPr>
              <w:tab/>
            </w:r>
            <w:r w:rsidRPr="00E035B8">
              <w:rPr>
                <w:rStyle w:val="Hyperlink"/>
                <w:noProof/>
              </w:rPr>
              <w:t>Business Intelligence and User Centered Design</w:t>
            </w:r>
            <w:r>
              <w:rPr>
                <w:noProof/>
                <w:webHidden/>
              </w:rPr>
              <w:tab/>
            </w:r>
            <w:r>
              <w:rPr>
                <w:noProof/>
                <w:webHidden/>
              </w:rPr>
              <w:fldChar w:fldCharType="begin"/>
            </w:r>
            <w:r>
              <w:rPr>
                <w:noProof/>
                <w:webHidden/>
              </w:rPr>
              <w:instrText xml:space="preserve"> PAGEREF _Toc425931840 \h </w:instrText>
            </w:r>
            <w:r>
              <w:rPr>
                <w:noProof/>
                <w:webHidden/>
              </w:rPr>
            </w:r>
            <w:r>
              <w:rPr>
                <w:noProof/>
                <w:webHidden/>
              </w:rPr>
              <w:fldChar w:fldCharType="separate"/>
            </w:r>
            <w:r>
              <w:rPr>
                <w:noProof/>
                <w:webHidden/>
              </w:rPr>
              <w:t>7</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41" w:history="1">
            <w:r w:rsidRPr="00E035B8">
              <w:rPr>
                <w:rStyle w:val="Hyperlink"/>
                <w:noProof/>
              </w:rPr>
              <w:t>2.3.4</w:t>
            </w:r>
            <w:r>
              <w:rPr>
                <w:rFonts w:eastAsiaTheme="minorEastAsia"/>
                <w:noProof/>
                <w:lang w:eastAsia="en-GB"/>
              </w:rPr>
              <w:tab/>
            </w:r>
            <w:r w:rsidRPr="00E035B8">
              <w:rPr>
                <w:rStyle w:val="Hyperlink"/>
                <w:noProof/>
              </w:rPr>
              <w:t>Architecture</w:t>
            </w:r>
            <w:r>
              <w:rPr>
                <w:noProof/>
                <w:webHidden/>
              </w:rPr>
              <w:tab/>
            </w:r>
            <w:r>
              <w:rPr>
                <w:noProof/>
                <w:webHidden/>
              </w:rPr>
              <w:fldChar w:fldCharType="begin"/>
            </w:r>
            <w:r>
              <w:rPr>
                <w:noProof/>
                <w:webHidden/>
              </w:rPr>
              <w:instrText xml:space="preserve"> PAGEREF _Toc425931841 \h </w:instrText>
            </w:r>
            <w:r>
              <w:rPr>
                <w:noProof/>
                <w:webHidden/>
              </w:rPr>
            </w:r>
            <w:r>
              <w:rPr>
                <w:noProof/>
                <w:webHidden/>
              </w:rPr>
              <w:fldChar w:fldCharType="separate"/>
            </w:r>
            <w:r>
              <w:rPr>
                <w:noProof/>
                <w:webHidden/>
              </w:rPr>
              <w:t>7</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42" w:history="1">
            <w:r w:rsidRPr="00E035B8">
              <w:rPr>
                <w:rStyle w:val="Hyperlink"/>
                <w:noProof/>
              </w:rPr>
              <w:t>2.3.5</w:t>
            </w:r>
            <w:r>
              <w:rPr>
                <w:rFonts w:eastAsiaTheme="minorEastAsia"/>
                <w:noProof/>
                <w:lang w:eastAsia="en-GB"/>
              </w:rPr>
              <w:tab/>
            </w:r>
            <w:r w:rsidRPr="00E035B8">
              <w:rPr>
                <w:rStyle w:val="Hyperlink"/>
                <w:noProof/>
              </w:rPr>
              <w:t>Data analysis in Business Intelligence</w:t>
            </w:r>
            <w:r>
              <w:rPr>
                <w:noProof/>
                <w:webHidden/>
              </w:rPr>
              <w:tab/>
            </w:r>
            <w:r>
              <w:rPr>
                <w:noProof/>
                <w:webHidden/>
              </w:rPr>
              <w:fldChar w:fldCharType="begin"/>
            </w:r>
            <w:r>
              <w:rPr>
                <w:noProof/>
                <w:webHidden/>
              </w:rPr>
              <w:instrText xml:space="preserve"> PAGEREF _Toc425931842 \h </w:instrText>
            </w:r>
            <w:r>
              <w:rPr>
                <w:noProof/>
                <w:webHidden/>
              </w:rPr>
            </w:r>
            <w:r>
              <w:rPr>
                <w:noProof/>
                <w:webHidden/>
              </w:rPr>
              <w:fldChar w:fldCharType="separate"/>
            </w:r>
            <w:r>
              <w:rPr>
                <w:noProof/>
                <w:webHidden/>
              </w:rPr>
              <w:t>7</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43" w:history="1">
            <w:r w:rsidRPr="00E035B8">
              <w:rPr>
                <w:rStyle w:val="Hyperlink"/>
                <w:noProof/>
              </w:rPr>
              <w:t>2.3.6</w:t>
            </w:r>
            <w:r>
              <w:rPr>
                <w:rFonts w:eastAsiaTheme="minorEastAsia"/>
                <w:noProof/>
                <w:lang w:eastAsia="en-GB"/>
              </w:rPr>
              <w:tab/>
            </w:r>
            <w:r w:rsidRPr="00E035B8">
              <w:rPr>
                <w:rStyle w:val="Hyperlink"/>
                <w:noProof/>
              </w:rPr>
              <w:t>Structured and Unstructured data</w:t>
            </w:r>
            <w:r>
              <w:rPr>
                <w:noProof/>
                <w:webHidden/>
              </w:rPr>
              <w:tab/>
            </w:r>
            <w:r>
              <w:rPr>
                <w:noProof/>
                <w:webHidden/>
              </w:rPr>
              <w:fldChar w:fldCharType="begin"/>
            </w:r>
            <w:r>
              <w:rPr>
                <w:noProof/>
                <w:webHidden/>
              </w:rPr>
              <w:instrText xml:space="preserve"> PAGEREF _Toc425931843 \h </w:instrText>
            </w:r>
            <w:r>
              <w:rPr>
                <w:noProof/>
                <w:webHidden/>
              </w:rPr>
            </w:r>
            <w:r>
              <w:rPr>
                <w:noProof/>
                <w:webHidden/>
              </w:rPr>
              <w:fldChar w:fldCharType="separate"/>
            </w:r>
            <w:r>
              <w:rPr>
                <w:noProof/>
                <w:webHidden/>
              </w:rPr>
              <w:t>7</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44" w:history="1">
            <w:r w:rsidRPr="00E035B8">
              <w:rPr>
                <w:rStyle w:val="Hyperlink"/>
                <w:noProof/>
              </w:rPr>
              <w:t>2.4</w:t>
            </w:r>
            <w:r>
              <w:rPr>
                <w:rFonts w:eastAsiaTheme="minorEastAsia"/>
                <w:noProof/>
                <w:lang w:eastAsia="en-GB"/>
              </w:rPr>
              <w:tab/>
            </w:r>
            <w:r w:rsidRPr="00E035B8">
              <w:rPr>
                <w:rStyle w:val="Hyperlink"/>
                <w:noProof/>
              </w:rPr>
              <w:t>Artificial Intelligence</w:t>
            </w:r>
            <w:r>
              <w:rPr>
                <w:noProof/>
                <w:webHidden/>
              </w:rPr>
              <w:tab/>
            </w:r>
            <w:r>
              <w:rPr>
                <w:noProof/>
                <w:webHidden/>
              </w:rPr>
              <w:fldChar w:fldCharType="begin"/>
            </w:r>
            <w:r>
              <w:rPr>
                <w:noProof/>
                <w:webHidden/>
              </w:rPr>
              <w:instrText xml:space="preserve"> PAGEREF _Toc425931844 \h </w:instrText>
            </w:r>
            <w:r>
              <w:rPr>
                <w:noProof/>
                <w:webHidden/>
              </w:rPr>
            </w:r>
            <w:r>
              <w:rPr>
                <w:noProof/>
                <w:webHidden/>
              </w:rPr>
              <w:fldChar w:fldCharType="separate"/>
            </w:r>
            <w:r>
              <w:rPr>
                <w:noProof/>
                <w:webHidden/>
              </w:rPr>
              <w:t>7</w:t>
            </w:r>
            <w:r>
              <w:rPr>
                <w:noProof/>
                <w:webHidden/>
              </w:rPr>
              <w:fldChar w:fldCharType="end"/>
            </w:r>
          </w:hyperlink>
        </w:p>
        <w:p w:rsidR="008F239A" w:rsidRDefault="008F239A">
          <w:pPr>
            <w:pStyle w:val="TOC1"/>
            <w:tabs>
              <w:tab w:val="left" w:pos="440"/>
              <w:tab w:val="right" w:leader="dot" w:pos="9062"/>
            </w:tabs>
            <w:rPr>
              <w:rFonts w:eastAsiaTheme="minorEastAsia"/>
              <w:noProof/>
              <w:lang w:eastAsia="en-GB"/>
            </w:rPr>
          </w:pPr>
          <w:hyperlink w:anchor="_Toc425931845" w:history="1">
            <w:r w:rsidRPr="00E035B8">
              <w:rPr>
                <w:rStyle w:val="Hyperlink"/>
                <w:noProof/>
              </w:rPr>
              <w:t>3</w:t>
            </w:r>
            <w:r>
              <w:rPr>
                <w:rFonts w:eastAsiaTheme="minorEastAsia"/>
                <w:noProof/>
                <w:lang w:eastAsia="en-GB"/>
              </w:rPr>
              <w:tab/>
            </w:r>
            <w:r w:rsidRPr="00E035B8">
              <w:rPr>
                <w:rStyle w:val="Hyperlink"/>
                <w:noProof/>
              </w:rPr>
              <w:t>Description of the work undertaken</w:t>
            </w:r>
            <w:r>
              <w:rPr>
                <w:noProof/>
                <w:webHidden/>
              </w:rPr>
              <w:tab/>
            </w:r>
            <w:r>
              <w:rPr>
                <w:noProof/>
                <w:webHidden/>
              </w:rPr>
              <w:fldChar w:fldCharType="begin"/>
            </w:r>
            <w:r>
              <w:rPr>
                <w:noProof/>
                <w:webHidden/>
              </w:rPr>
              <w:instrText xml:space="preserve"> PAGEREF _Toc425931845 \h </w:instrText>
            </w:r>
            <w:r>
              <w:rPr>
                <w:noProof/>
                <w:webHidden/>
              </w:rPr>
            </w:r>
            <w:r>
              <w:rPr>
                <w:noProof/>
                <w:webHidden/>
              </w:rPr>
              <w:fldChar w:fldCharType="separate"/>
            </w:r>
            <w:r>
              <w:rPr>
                <w:noProof/>
                <w:webHidden/>
              </w:rPr>
              <w:t>9</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46" w:history="1">
            <w:r w:rsidRPr="00E035B8">
              <w:rPr>
                <w:rStyle w:val="Hyperlink"/>
                <w:noProof/>
              </w:rPr>
              <w:t>3.1</w:t>
            </w:r>
            <w:r>
              <w:rPr>
                <w:rFonts w:eastAsiaTheme="minorEastAsia"/>
                <w:noProof/>
                <w:lang w:eastAsia="en-GB"/>
              </w:rPr>
              <w:tab/>
            </w:r>
            <w:r w:rsidRPr="00E035B8">
              <w:rPr>
                <w:rStyle w:val="Hyperlink"/>
                <w:noProof/>
              </w:rPr>
              <w:t>CRM data</w:t>
            </w:r>
            <w:r>
              <w:rPr>
                <w:noProof/>
                <w:webHidden/>
              </w:rPr>
              <w:tab/>
            </w:r>
            <w:r>
              <w:rPr>
                <w:noProof/>
                <w:webHidden/>
              </w:rPr>
              <w:fldChar w:fldCharType="begin"/>
            </w:r>
            <w:r>
              <w:rPr>
                <w:noProof/>
                <w:webHidden/>
              </w:rPr>
              <w:instrText xml:space="preserve"> PAGEREF _Toc425931846 \h </w:instrText>
            </w:r>
            <w:r>
              <w:rPr>
                <w:noProof/>
                <w:webHidden/>
              </w:rPr>
            </w:r>
            <w:r>
              <w:rPr>
                <w:noProof/>
                <w:webHidden/>
              </w:rPr>
              <w:fldChar w:fldCharType="separate"/>
            </w:r>
            <w:r>
              <w:rPr>
                <w:noProof/>
                <w:webHidden/>
              </w:rPr>
              <w:t>9</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47" w:history="1">
            <w:r w:rsidRPr="00E035B8">
              <w:rPr>
                <w:rStyle w:val="Hyperlink"/>
                <w:noProof/>
              </w:rPr>
              <w:t>3.2</w:t>
            </w:r>
            <w:r>
              <w:rPr>
                <w:rFonts w:eastAsiaTheme="minorEastAsia"/>
                <w:noProof/>
                <w:lang w:eastAsia="en-GB"/>
              </w:rPr>
              <w:tab/>
            </w:r>
            <w:r w:rsidRPr="00E035B8">
              <w:rPr>
                <w:rStyle w:val="Hyperlink"/>
                <w:noProof/>
              </w:rPr>
              <w:t>Mosaic data</w:t>
            </w:r>
            <w:r>
              <w:rPr>
                <w:noProof/>
                <w:webHidden/>
              </w:rPr>
              <w:tab/>
            </w:r>
            <w:r>
              <w:rPr>
                <w:noProof/>
                <w:webHidden/>
              </w:rPr>
              <w:fldChar w:fldCharType="begin"/>
            </w:r>
            <w:r>
              <w:rPr>
                <w:noProof/>
                <w:webHidden/>
              </w:rPr>
              <w:instrText xml:space="preserve"> PAGEREF _Toc425931847 \h </w:instrText>
            </w:r>
            <w:r>
              <w:rPr>
                <w:noProof/>
                <w:webHidden/>
              </w:rPr>
            </w:r>
            <w:r>
              <w:rPr>
                <w:noProof/>
                <w:webHidden/>
              </w:rPr>
              <w:fldChar w:fldCharType="separate"/>
            </w:r>
            <w:r>
              <w:rPr>
                <w:noProof/>
                <w:webHidden/>
              </w:rPr>
              <w:t>10</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48" w:history="1">
            <w:r w:rsidRPr="00E035B8">
              <w:rPr>
                <w:rStyle w:val="Hyperlink"/>
                <w:noProof/>
              </w:rPr>
              <w:t>3.3</w:t>
            </w:r>
            <w:r>
              <w:rPr>
                <w:rFonts w:eastAsiaTheme="minorEastAsia"/>
                <w:noProof/>
                <w:lang w:eastAsia="en-GB"/>
              </w:rPr>
              <w:tab/>
            </w:r>
            <w:r w:rsidRPr="00E035B8">
              <w:rPr>
                <w:rStyle w:val="Hyperlink"/>
                <w:noProof/>
              </w:rPr>
              <w:t>IBM Cognos</w:t>
            </w:r>
            <w:r>
              <w:rPr>
                <w:noProof/>
                <w:webHidden/>
              </w:rPr>
              <w:tab/>
            </w:r>
            <w:r>
              <w:rPr>
                <w:noProof/>
                <w:webHidden/>
              </w:rPr>
              <w:fldChar w:fldCharType="begin"/>
            </w:r>
            <w:r>
              <w:rPr>
                <w:noProof/>
                <w:webHidden/>
              </w:rPr>
              <w:instrText xml:space="preserve"> PAGEREF _Toc425931848 \h </w:instrText>
            </w:r>
            <w:r>
              <w:rPr>
                <w:noProof/>
                <w:webHidden/>
              </w:rPr>
            </w:r>
            <w:r>
              <w:rPr>
                <w:noProof/>
                <w:webHidden/>
              </w:rPr>
              <w:fldChar w:fldCharType="separate"/>
            </w:r>
            <w:r>
              <w:rPr>
                <w:noProof/>
                <w:webHidden/>
              </w:rPr>
              <w:t>10</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49" w:history="1">
            <w:r w:rsidRPr="00E035B8">
              <w:rPr>
                <w:rStyle w:val="Hyperlink"/>
                <w:noProof/>
              </w:rPr>
              <w:t>3.3.1</w:t>
            </w:r>
            <w:r>
              <w:rPr>
                <w:rFonts w:eastAsiaTheme="minorEastAsia"/>
                <w:noProof/>
                <w:lang w:eastAsia="en-GB"/>
              </w:rPr>
              <w:tab/>
            </w:r>
            <w:r w:rsidRPr="00E035B8">
              <w:rPr>
                <w:rStyle w:val="Hyperlink"/>
                <w:noProof/>
              </w:rPr>
              <w:t>Introduction</w:t>
            </w:r>
            <w:r>
              <w:rPr>
                <w:noProof/>
                <w:webHidden/>
              </w:rPr>
              <w:tab/>
            </w:r>
            <w:r>
              <w:rPr>
                <w:noProof/>
                <w:webHidden/>
              </w:rPr>
              <w:fldChar w:fldCharType="begin"/>
            </w:r>
            <w:r>
              <w:rPr>
                <w:noProof/>
                <w:webHidden/>
              </w:rPr>
              <w:instrText xml:space="preserve"> PAGEREF _Toc425931849 \h </w:instrText>
            </w:r>
            <w:r>
              <w:rPr>
                <w:noProof/>
                <w:webHidden/>
              </w:rPr>
            </w:r>
            <w:r>
              <w:rPr>
                <w:noProof/>
                <w:webHidden/>
              </w:rPr>
              <w:fldChar w:fldCharType="separate"/>
            </w:r>
            <w:r>
              <w:rPr>
                <w:noProof/>
                <w:webHidden/>
              </w:rPr>
              <w:t>10</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50" w:history="1">
            <w:r w:rsidRPr="00E035B8">
              <w:rPr>
                <w:rStyle w:val="Hyperlink"/>
                <w:noProof/>
              </w:rPr>
              <w:t>3.3.2</w:t>
            </w:r>
            <w:r>
              <w:rPr>
                <w:rFonts w:eastAsiaTheme="minorEastAsia"/>
                <w:noProof/>
                <w:lang w:eastAsia="en-GB"/>
              </w:rPr>
              <w:tab/>
            </w:r>
            <w:r w:rsidRPr="00E035B8">
              <w:rPr>
                <w:rStyle w:val="Hyperlink"/>
                <w:noProof/>
              </w:rPr>
              <w:t>Working with IBM Cognos BI</w:t>
            </w:r>
            <w:r>
              <w:rPr>
                <w:noProof/>
                <w:webHidden/>
              </w:rPr>
              <w:tab/>
            </w:r>
            <w:r>
              <w:rPr>
                <w:noProof/>
                <w:webHidden/>
              </w:rPr>
              <w:fldChar w:fldCharType="begin"/>
            </w:r>
            <w:r>
              <w:rPr>
                <w:noProof/>
                <w:webHidden/>
              </w:rPr>
              <w:instrText xml:space="preserve"> PAGEREF _Toc425931850 \h </w:instrText>
            </w:r>
            <w:r>
              <w:rPr>
                <w:noProof/>
                <w:webHidden/>
              </w:rPr>
            </w:r>
            <w:r>
              <w:rPr>
                <w:noProof/>
                <w:webHidden/>
              </w:rPr>
              <w:fldChar w:fldCharType="separate"/>
            </w:r>
            <w:r>
              <w:rPr>
                <w:noProof/>
                <w:webHidden/>
              </w:rPr>
              <w:t>11</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51" w:history="1">
            <w:r w:rsidRPr="00E035B8">
              <w:rPr>
                <w:rStyle w:val="Hyperlink"/>
                <w:noProof/>
              </w:rPr>
              <w:t>3.4</w:t>
            </w:r>
            <w:r>
              <w:rPr>
                <w:rFonts w:eastAsiaTheme="minorEastAsia"/>
                <w:noProof/>
                <w:lang w:eastAsia="en-GB"/>
              </w:rPr>
              <w:tab/>
            </w:r>
            <w:r w:rsidRPr="00E035B8">
              <w:rPr>
                <w:rStyle w:val="Hyperlink"/>
                <w:noProof/>
              </w:rPr>
              <w:t>Preliminary activities</w:t>
            </w:r>
            <w:r>
              <w:rPr>
                <w:noProof/>
                <w:webHidden/>
              </w:rPr>
              <w:tab/>
            </w:r>
            <w:r>
              <w:rPr>
                <w:noProof/>
                <w:webHidden/>
              </w:rPr>
              <w:fldChar w:fldCharType="begin"/>
            </w:r>
            <w:r>
              <w:rPr>
                <w:noProof/>
                <w:webHidden/>
              </w:rPr>
              <w:instrText xml:space="preserve"> PAGEREF _Toc425931851 \h </w:instrText>
            </w:r>
            <w:r>
              <w:rPr>
                <w:noProof/>
                <w:webHidden/>
              </w:rPr>
            </w:r>
            <w:r>
              <w:rPr>
                <w:noProof/>
                <w:webHidden/>
              </w:rPr>
              <w:fldChar w:fldCharType="separate"/>
            </w:r>
            <w:r>
              <w:rPr>
                <w:noProof/>
                <w:webHidden/>
              </w:rPr>
              <w:t>15</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52" w:history="1">
            <w:r w:rsidRPr="00E035B8">
              <w:rPr>
                <w:rStyle w:val="Hyperlink"/>
                <w:noProof/>
              </w:rPr>
              <w:t>3.4.1</w:t>
            </w:r>
            <w:r>
              <w:rPr>
                <w:rFonts w:eastAsiaTheme="minorEastAsia"/>
                <w:noProof/>
                <w:lang w:eastAsia="en-GB"/>
              </w:rPr>
              <w:tab/>
            </w:r>
            <w:r w:rsidRPr="00E035B8">
              <w:rPr>
                <w:rStyle w:val="Hyperlink"/>
                <w:noProof/>
              </w:rPr>
              <w:t>Meetings in the Council</w:t>
            </w:r>
            <w:r>
              <w:rPr>
                <w:noProof/>
                <w:webHidden/>
              </w:rPr>
              <w:tab/>
            </w:r>
            <w:r>
              <w:rPr>
                <w:noProof/>
                <w:webHidden/>
              </w:rPr>
              <w:fldChar w:fldCharType="begin"/>
            </w:r>
            <w:r>
              <w:rPr>
                <w:noProof/>
                <w:webHidden/>
              </w:rPr>
              <w:instrText xml:space="preserve"> PAGEREF _Toc425931852 \h </w:instrText>
            </w:r>
            <w:r>
              <w:rPr>
                <w:noProof/>
                <w:webHidden/>
              </w:rPr>
            </w:r>
            <w:r>
              <w:rPr>
                <w:noProof/>
                <w:webHidden/>
              </w:rPr>
              <w:fldChar w:fldCharType="separate"/>
            </w:r>
            <w:r>
              <w:rPr>
                <w:noProof/>
                <w:webHidden/>
              </w:rPr>
              <w:t>15</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53" w:history="1">
            <w:r w:rsidRPr="00E035B8">
              <w:rPr>
                <w:rStyle w:val="Hyperlink"/>
                <w:noProof/>
              </w:rPr>
              <w:t>3.4.2</w:t>
            </w:r>
            <w:r>
              <w:rPr>
                <w:rFonts w:eastAsiaTheme="minorEastAsia"/>
                <w:noProof/>
                <w:lang w:eastAsia="en-GB"/>
              </w:rPr>
              <w:tab/>
            </w:r>
            <w:r w:rsidRPr="00E035B8">
              <w:rPr>
                <w:rStyle w:val="Hyperlink"/>
                <w:noProof/>
              </w:rPr>
              <w:t>First iteration (proof-of-concept)</w:t>
            </w:r>
            <w:r>
              <w:rPr>
                <w:noProof/>
                <w:webHidden/>
              </w:rPr>
              <w:tab/>
            </w:r>
            <w:r>
              <w:rPr>
                <w:noProof/>
                <w:webHidden/>
              </w:rPr>
              <w:fldChar w:fldCharType="begin"/>
            </w:r>
            <w:r>
              <w:rPr>
                <w:noProof/>
                <w:webHidden/>
              </w:rPr>
              <w:instrText xml:space="preserve"> PAGEREF _Toc425931853 \h </w:instrText>
            </w:r>
            <w:r>
              <w:rPr>
                <w:noProof/>
                <w:webHidden/>
              </w:rPr>
            </w:r>
            <w:r>
              <w:rPr>
                <w:noProof/>
                <w:webHidden/>
              </w:rPr>
              <w:fldChar w:fldCharType="separate"/>
            </w:r>
            <w:r>
              <w:rPr>
                <w:noProof/>
                <w:webHidden/>
              </w:rPr>
              <w:t>16</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54" w:history="1">
            <w:r w:rsidRPr="00E035B8">
              <w:rPr>
                <w:rStyle w:val="Hyperlink"/>
                <w:noProof/>
              </w:rPr>
              <w:t>3.4.3</w:t>
            </w:r>
            <w:r>
              <w:rPr>
                <w:rFonts w:eastAsiaTheme="minorEastAsia"/>
                <w:noProof/>
                <w:lang w:eastAsia="en-GB"/>
              </w:rPr>
              <w:tab/>
            </w:r>
            <w:r w:rsidRPr="00E035B8">
              <w:rPr>
                <w:rStyle w:val="Hyperlink"/>
                <w:noProof/>
              </w:rPr>
              <w:t>Problems</w:t>
            </w:r>
            <w:r>
              <w:rPr>
                <w:noProof/>
                <w:webHidden/>
              </w:rPr>
              <w:tab/>
            </w:r>
            <w:r>
              <w:rPr>
                <w:noProof/>
                <w:webHidden/>
              </w:rPr>
              <w:fldChar w:fldCharType="begin"/>
            </w:r>
            <w:r>
              <w:rPr>
                <w:noProof/>
                <w:webHidden/>
              </w:rPr>
              <w:instrText xml:space="preserve"> PAGEREF _Toc425931854 \h </w:instrText>
            </w:r>
            <w:r>
              <w:rPr>
                <w:noProof/>
                <w:webHidden/>
              </w:rPr>
            </w:r>
            <w:r>
              <w:rPr>
                <w:noProof/>
                <w:webHidden/>
              </w:rPr>
              <w:fldChar w:fldCharType="separate"/>
            </w:r>
            <w:r>
              <w:rPr>
                <w:noProof/>
                <w:webHidden/>
              </w:rPr>
              <w:t>26</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55" w:history="1">
            <w:r w:rsidRPr="00E035B8">
              <w:rPr>
                <w:rStyle w:val="Hyperlink"/>
                <w:noProof/>
              </w:rPr>
              <w:t>3.5</w:t>
            </w:r>
            <w:r>
              <w:rPr>
                <w:rFonts w:eastAsiaTheme="minorEastAsia"/>
                <w:noProof/>
                <w:lang w:eastAsia="en-GB"/>
              </w:rPr>
              <w:tab/>
            </w:r>
            <w:r w:rsidRPr="00E035B8">
              <w:rPr>
                <w:rStyle w:val="Hyperlink"/>
                <w:noProof/>
              </w:rPr>
              <w:t>Work undertaken</w:t>
            </w:r>
            <w:r>
              <w:rPr>
                <w:noProof/>
                <w:webHidden/>
              </w:rPr>
              <w:tab/>
            </w:r>
            <w:r>
              <w:rPr>
                <w:noProof/>
                <w:webHidden/>
              </w:rPr>
              <w:fldChar w:fldCharType="begin"/>
            </w:r>
            <w:r>
              <w:rPr>
                <w:noProof/>
                <w:webHidden/>
              </w:rPr>
              <w:instrText xml:space="preserve"> PAGEREF _Toc425931855 \h </w:instrText>
            </w:r>
            <w:r>
              <w:rPr>
                <w:noProof/>
                <w:webHidden/>
              </w:rPr>
            </w:r>
            <w:r>
              <w:rPr>
                <w:noProof/>
                <w:webHidden/>
              </w:rPr>
              <w:fldChar w:fldCharType="separate"/>
            </w:r>
            <w:r>
              <w:rPr>
                <w:noProof/>
                <w:webHidden/>
              </w:rPr>
              <w:t>29</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56" w:history="1">
            <w:r w:rsidRPr="00E035B8">
              <w:rPr>
                <w:rStyle w:val="Hyperlink"/>
                <w:noProof/>
              </w:rPr>
              <w:t>3.5.1</w:t>
            </w:r>
            <w:r>
              <w:rPr>
                <w:rFonts w:eastAsiaTheme="minorEastAsia"/>
                <w:noProof/>
                <w:lang w:eastAsia="en-GB"/>
              </w:rPr>
              <w:tab/>
            </w:r>
            <w:r w:rsidRPr="00E035B8">
              <w:rPr>
                <w:rStyle w:val="Hyperlink"/>
                <w:noProof/>
              </w:rPr>
              <w:t>Analysis objectives (questions to be answered)</w:t>
            </w:r>
            <w:r>
              <w:rPr>
                <w:noProof/>
                <w:webHidden/>
              </w:rPr>
              <w:tab/>
            </w:r>
            <w:r>
              <w:rPr>
                <w:noProof/>
                <w:webHidden/>
              </w:rPr>
              <w:fldChar w:fldCharType="begin"/>
            </w:r>
            <w:r>
              <w:rPr>
                <w:noProof/>
                <w:webHidden/>
              </w:rPr>
              <w:instrText xml:space="preserve"> PAGEREF _Toc425931856 \h </w:instrText>
            </w:r>
            <w:r>
              <w:rPr>
                <w:noProof/>
                <w:webHidden/>
              </w:rPr>
            </w:r>
            <w:r>
              <w:rPr>
                <w:noProof/>
                <w:webHidden/>
              </w:rPr>
              <w:fldChar w:fldCharType="separate"/>
            </w:r>
            <w:r>
              <w:rPr>
                <w:noProof/>
                <w:webHidden/>
              </w:rPr>
              <w:t>29</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57" w:history="1">
            <w:r w:rsidRPr="00E035B8">
              <w:rPr>
                <w:rStyle w:val="Hyperlink"/>
                <w:noProof/>
              </w:rPr>
              <w:t>3.5.2</w:t>
            </w:r>
            <w:r>
              <w:rPr>
                <w:rFonts w:eastAsiaTheme="minorEastAsia"/>
                <w:noProof/>
                <w:lang w:eastAsia="en-GB"/>
              </w:rPr>
              <w:tab/>
            </w:r>
            <w:r w:rsidRPr="00E035B8">
              <w:rPr>
                <w:rStyle w:val="Hyperlink"/>
                <w:noProof/>
              </w:rPr>
              <w:t>Implementation</w:t>
            </w:r>
            <w:r>
              <w:rPr>
                <w:noProof/>
                <w:webHidden/>
              </w:rPr>
              <w:tab/>
            </w:r>
            <w:r>
              <w:rPr>
                <w:noProof/>
                <w:webHidden/>
              </w:rPr>
              <w:fldChar w:fldCharType="begin"/>
            </w:r>
            <w:r>
              <w:rPr>
                <w:noProof/>
                <w:webHidden/>
              </w:rPr>
              <w:instrText xml:space="preserve"> PAGEREF _Toc425931857 \h </w:instrText>
            </w:r>
            <w:r>
              <w:rPr>
                <w:noProof/>
                <w:webHidden/>
              </w:rPr>
            </w:r>
            <w:r>
              <w:rPr>
                <w:noProof/>
                <w:webHidden/>
              </w:rPr>
              <w:fldChar w:fldCharType="separate"/>
            </w:r>
            <w:r>
              <w:rPr>
                <w:noProof/>
                <w:webHidden/>
              </w:rPr>
              <w:t>30</w:t>
            </w:r>
            <w:r>
              <w:rPr>
                <w:noProof/>
                <w:webHidden/>
              </w:rPr>
              <w:fldChar w:fldCharType="end"/>
            </w:r>
          </w:hyperlink>
        </w:p>
        <w:p w:rsidR="008F239A" w:rsidRDefault="008F239A">
          <w:pPr>
            <w:pStyle w:val="TOC3"/>
            <w:tabs>
              <w:tab w:val="left" w:pos="1320"/>
              <w:tab w:val="right" w:leader="dot" w:pos="9062"/>
            </w:tabs>
            <w:rPr>
              <w:rFonts w:eastAsiaTheme="minorEastAsia"/>
              <w:noProof/>
              <w:lang w:eastAsia="en-GB"/>
            </w:rPr>
          </w:pPr>
          <w:hyperlink w:anchor="_Toc425931858" w:history="1">
            <w:r w:rsidRPr="00E035B8">
              <w:rPr>
                <w:rStyle w:val="Hyperlink"/>
                <w:noProof/>
              </w:rPr>
              <w:t>3.5.3</w:t>
            </w:r>
            <w:r>
              <w:rPr>
                <w:rFonts w:eastAsiaTheme="minorEastAsia"/>
                <w:noProof/>
                <w:lang w:eastAsia="en-GB"/>
              </w:rPr>
              <w:tab/>
            </w:r>
            <w:r w:rsidRPr="00E035B8">
              <w:rPr>
                <w:rStyle w:val="Hyperlink"/>
                <w:noProof/>
              </w:rPr>
              <w:t>Problems</w:t>
            </w:r>
            <w:r>
              <w:rPr>
                <w:noProof/>
                <w:webHidden/>
              </w:rPr>
              <w:tab/>
            </w:r>
            <w:r>
              <w:rPr>
                <w:noProof/>
                <w:webHidden/>
              </w:rPr>
              <w:fldChar w:fldCharType="begin"/>
            </w:r>
            <w:r>
              <w:rPr>
                <w:noProof/>
                <w:webHidden/>
              </w:rPr>
              <w:instrText xml:space="preserve"> PAGEREF _Toc425931858 \h </w:instrText>
            </w:r>
            <w:r>
              <w:rPr>
                <w:noProof/>
                <w:webHidden/>
              </w:rPr>
            </w:r>
            <w:r>
              <w:rPr>
                <w:noProof/>
                <w:webHidden/>
              </w:rPr>
              <w:fldChar w:fldCharType="separate"/>
            </w:r>
            <w:r>
              <w:rPr>
                <w:noProof/>
                <w:webHidden/>
              </w:rPr>
              <w:t>33</w:t>
            </w:r>
            <w:r>
              <w:rPr>
                <w:noProof/>
                <w:webHidden/>
              </w:rPr>
              <w:fldChar w:fldCharType="end"/>
            </w:r>
          </w:hyperlink>
        </w:p>
        <w:p w:rsidR="008F239A" w:rsidRDefault="008F239A">
          <w:pPr>
            <w:pStyle w:val="TOC1"/>
            <w:tabs>
              <w:tab w:val="left" w:pos="440"/>
              <w:tab w:val="right" w:leader="dot" w:pos="9062"/>
            </w:tabs>
            <w:rPr>
              <w:rFonts w:eastAsiaTheme="minorEastAsia"/>
              <w:noProof/>
              <w:lang w:eastAsia="en-GB"/>
            </w:rPr>
          </w:pPr>
          <w:hyperlink w:anchor="_Toc425931859" w:history="1">
            <w:r w:rsidRPr="00E035B8">
              <w:rPr>
                <w:rStyle w:val="Hyperlink"/>
                <w:noProof/>
              </w:rPr>
              <w:t>4</w:t>
            </w:r>
            <w:r>
              <w:rPr>
                <w:rFonts w:eastAsiaTheme="minorEastAsia"/>
                <w:noProof/>
                <w:lang w:eastAsia="en-GB"/>
              </w:rPr>
              <w:tab/>
            </w:r>
            <w:r w:rsidRPr="00E035B8">
              <w:rPr>
                <w:rStyle w:val="Hyperlink"/>
                <w:noProof/>
              </w:rPr>
              <w:t>Analysis or Evaluation</w:t>
            </w:r>
            <w:r>
              <w:rPr>
                <w:noProof/>
                <w:webHidden/>
              </w:rPr>
              <w:tab/>
            </w:r>
            <w:r>
              <w:rPr>
                <w:noProof/>
                <w:webHidden/>
              </w:rPr>
              <w:fldChar w:fldCharType="begin"/>
            </w:r>
            <w:r>
              <w:rPr>
                <w:noProof/>
                <w:webHidden/>
              </w:rPr>
              <w:instrText xml:space="preserve"> PAGEREF _Toc425931859 \h </w:instrText>
            </w:r>
            <w:r>
              <w:rPr>
                <w:noProof/>
                <w:webHidden/>
              </w:rPr>
            </w:r>
            <w:r>
              <w:rPr>
                <w:noProof/>
                <w:webHidden/>
              </w:rPr>
              <w:fldChar w:fldCharType="separate"/>
            </w:r>
            <w:r>
              <w:rPr>
                <w:noProof/>
                <w:webHidden/>
              </w:rPr>
              <w:t>34</w:t>
            </w:r>
            <w:r>
              <w:rPr>
                <w:noProof/>
                <w:webHidden/>
              </w:rPr>
              <w:fldChar w:fldCharType="end"/>
            </w:r>
          </w:hyperlink>
        </w:p>
        <w:p w:rsidR="008F239A" w:rsidRDefault="008F239A">
          <w:pPr>
            <w:pStyle w:val="TOC2"/>
            <w:tabs>
              <w:tab w:val="left" w:pos="880"/>
              <w:tab w:val="right" w:leader="dot" w:pos="9062"/>
            </w:tabs>
            <w:rPr>
              <w:rFonts w:eastAsiaTheme="minorEastAsia"/>
              <w:noProof/>
              <w:lang w:eastAsia="en-GB"/>
            </w:rPr>
          </w:pPr>
          <w:hyperlink w:anchor="_Toc425931860" w:history="1">
            <w:r w:rsidRPr="00E035B8">
              <w:rPr>
                <w:rStyle w:val="Hyperlink"/>
                <w:noProof/>
              </w:rPr>
              <w:t>4.1</w:t>
            </w:r>
            <w:r>
              <w:rPr>
                <w:rFonts w:eastAsiaTheme="minorEastAsia"/>
                <w:noProof/>
                <w:lang w:eastAsia="en-GB"/>
              </w:rPr>
              <w:tab/>
            </w:r>
            <w:r w:rsidRPr="00E035B8">
              <w:rPr>
                <w:rStyle w:val="Hyperlink"/>
                <w:noProof/>
              </w:rPr>
              <w:t>Report 2</w:t>
            </w:r>
            <w:r>
              <w:rPr>
                <w:noProof/>
                <w:webHidden/>
              </w:rPr>
              <w:tab/>
            </w:r>
            <w:r>
              <w:rPr>
                <w:noProof/>
                <w:webHidden/>
              </w:rPr>
              <w:fldChar w:fldCharType="begin"/>
            </w:r>
            <w:r>
              <w:rPr>
                <w:noProof/>
                <w:webHidden/>
              </w:rPr>
              <w:instrText xml:space="preserve"> PAGEREF _Toc425931860 \h </w:instrText>
            </w:r>
            <w:r>
              <w:rPr>
                <w:noProof/>
                <w:webHidden/>
              </w:rPr>
            </w:r>
            <w:r>
              <w:rPr>
                <w:noProof/>
                <w:webHidden/>
              </w:rPr>
              <w:fldChar w:fldCharType="separate"/>
            </w:r>
            <w:r>
              <w:rPr>
                <w:noProof/>
                <w:webHidden/>
              </w:rPr>
              <w:t>34</w:t>
            </w:r>
            <w:r>
              <w:rPr>
                <w:noProof/>
                <w:webHidden/>
              </w:rPr>
              <w:fldChar w:fldCharType="end"/>
            </w:r>
          </w:hyperlink>
        </w:p>
        <w:p w:rsidR="008F239A" w:rsidRDefault="008F239A">
          <w:pPr>
            <w:pStyle w:val="TOC1"/>
            <w:tabs>
              <w:tab w:val="left" w:pos="440"/>
              <w:tab w:val="right" w:leader="dot" w:pos="9062"/>
            </w:tabs>
            <w:rPr>
              <w:rFonts w:eastAsiaTheme="minorEastAsia"/>
              <w:noProof/>
              <w:lang w:eastAsia="en-GB"/>
            </w:rPr>
          </w:pPr>
          <w:hyperlink w:anchor="_Toc425931861" w:history="1">
            <w:r w:rsidRPr="00E035B8">
              <w:rPr>
                <w:rStyle w:val="Hyperlink"/>
                <w:noProof/>
              </w:rPr>
              <w:t>5</w:t>
            </w:r>
            <w:r>
              <w:rPr>
                <w:rFonts w:eastAsiaTheme="minorEastAsia"/>
                <w:noProof/>
                <w:lang w:eastAsia="en-GB"/>
              </w:rPr>
              <w:tab/>
            </w:r>
            <w:r w:rsidRPr="00E035B8">
              <w:rPr>
                <w:rStyle w:val="Hyperlink"/>
                <w:noProof/>
              </w:rPr>
              <w:t>Conclusion</w:t>
            </w:r>
            <w:r>
              <w:rPr>
                <w:noProof/>
                <w:webHidden/>
              </w:rPr>
              <w:tab/>
            </w:r>
            <w:r>
              <w:rPr>
                <w:noProof/>
                <w:webHidden/>
              </w:rPr>
              <w:fldChar w:fldCharType="begin"/>
            </w:r>
            <w:r>
              <w:rPr>
                <w:noProof/>
                <w:webHidden/>
              </w:rPr>
              <w:instrText xml:space="preserve"> PAGEREF _Toc425931861 \h </w:instrText>
            </w:r>
            <w:r>
              <w:rPr>
                <w:noProof/>
                <w:webHidden/>
              </w:rPr>
            </w:r>
            <w:r>
              <w:rPr>
                <w:noProof/>
                <w:webHidden/>
              </w:rPr>
              <w:fldChar w:fldCharType="separate"/>
            </w:r>
            <w:r>
              <w:rPr>
                <w:noProof/>
                <w:webHidden/>
              </w:rPr>
              <w:t>34</w:t>
            </w:r>
            <w:r>
              <w:rPr>
                <w:noProof/>
                <w:webHidden/>
              </w:rPr>
              <w:fldChar w:fldCharType="end"/>
            </w:r>
          </w:hyperlink>
        </w:p>
        <w:p w:rsidR="008F239A" w:rsidRDefault="008F239A">
          <w:pPr>
            <w:pStyle w:val="TOC1"/>
            <w:tabs>
              <w:tab w:val="left" w:pos="440"/>
              <w:tab w:val="right" w:leader="dot" w:pos="9062"/>
            </w:tabs>
            <w:rPr>
              <w:rFonts w:eastAsiaTheme="minorEastAsia"/>
              <w:noProof/>
              <w:lang w:eastAsia="en-GB"/>
            </w:rPr>
          </w:pPr>
          <w:hyperlink w:anchor="_Toc425931862" w:history="1">
            <w:r w:rsidRPr="00E035B8">
              <w:rPr>
                <w:rStyle w:val="Hyperlink"/>
                <w:noProof/>
              </w:rPr>
              <w:t>6</w:t>
            </w:r>
            <w:r>
              <w:rPr>
                <w:rFonts w:eastAsiaTheme="minorEastAsia"/>
                <w:noProof/>
                <w:lang w:eastAsia="en-GB"/>
              </w:rPr>
              <w:tab/>
            </w:r>
            <w:r w:rsidRPr="00E035B8">
              <w:rPr>
                <w:rStyle w:val="Hyperlink"/>
                <w:noProof/>
              </w:rPr>
              <w:t>Appendix A</w:t>
            </w:r>
            <w:r>
              <w:rPr>
                <w:noProof/>
                <w:webHidden/>
              </w:rPr>
              <w:tab/>
            </w:r>
            <w:r>
              <w:rPr>
                <w:noProof/>
                <w:webHidden/>
              </w:rPr>
              <w:fldChar w:fldCharType="begin"/>
            </w:r>
            <w:r>
              <w:rPr>
                <w:noProof/>
                <w:webHidden/>
              </w:rPr>
              <w:instrText xml:space="preserve"> PAGEREF _Toc425931862 \h </w:instrText>
            </w:r>
            <w:r>
              <w:rPr>
                <w:noProof/>
                <w:webHidden/>
              </w:rPr>
            </w:r>
            <w:r>
              <w:rPr>
                <w:noProof/>
                <w:webHidden/>
              </w:rPr>
              <w:fldChar w:fldCharType="separate"/>
            </w:r>
            <w:r>
              <w:rPr>
                <w:noProof/>
                <w:webHidden/>
              </w:rPr>
              <w:t>35</w:t>
            </w:r>
            <w:r>
              <w:rPr>
                <w:noProof/>
                <w:webHidden/>
              </w:rPr>
              <w:fldChar w:fldCharType="end"/>
            </w:r>
          </w:hyperlink>
        </w:p>
        <w:p w:rsidR="008F239A" w:rsidRDefault="008F239A">
          <w:pPr>
            <w:pStyle w:val="TOC1"/>
            <w:tabs>
              <w:tab w:val="left" w:pos="440"/>
              <w:tab w:val="right" w:leader="dot" w:pos="9062"/>
            </w:tabs>
            <w:rPr>
              <w:rFonts w:eastAsiaTheme="minorEastAsia"/>
              <w:noProof/>
              <w:lang w:eastAsia="en-GB"/>
            </w:rPr>
          </w:pPr>
          <w:hyperlink w:anchor="_Toc425931863" w:history="1">
            <w:r w:rsidRPr="00E035B8">
              <w:rPr>
                <w:rStyle w:val="Hyperlink"/>
                <w:noProof/>
              </w:rPr>
              <w:t>7</w:t>
            </w:r>
            <w:r>
              <w:rPr>
                <w:rFonts w:eastAsiaTheme="minorEastAsia"/>
                <w:noProof/>
                <w:lang w:eastAsia="en-GB"/>
              </w:rPr>
              <w:tab/>
            </w:r>
            <w:r w:rsidRPr="00E035B8">
              <w:rPr>
                <w:rStyle w:val="Hyperlink"/>
                <w:noProof/>
              </w:rPr>
              <w:t>Bibliography</w:t>
            </w:r>
            <w:r>
              <w:rPr>
                <w:noProof/>
                <w:webHidden/>
              </w:rPr>
              <w:tab/>
            </w:r>
            <w:r>
              <w:rPr>
                <w:noProof/>
                <w:webHidden/>
              </w:rPr>
              <w:fldChar w:fldCharType="begin"/>
            </w:r>
            <w:r>
              <w:rPr>
                <w:noProof/>
                <w:webHidden/>
              </w:rPr>
              <w:instrText xml:space="preserve"> PAGEREF _Toc425931863 \h </w:instrText>
            </w:r>
            <w:r>
              <w:rPr>
                <w:noProof/>
                <w:webHidden/>
              </w:rPr>
            </w:r>
            <w:r>
              <w:rPr>
                <w:noProof/>
                <w:webHidden/>
              </w:rPr>
              <w:fldChar w:fldCharType="separate"/>
            </w:r>
            <w:r>
              <w:rPr>
                <w:noProof/>
                <w:webHidden/>
              </w:rPr>
              <w:t>37</w:t>
            </w:r>
            <w:r>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5931827"/>
      <w:r>
        <w:lastRenderedPageBreak/>
        <w:t>Introduction</w:t>
      </w:r>
      <w:bookmarkEnd w:id="0"/>
    </w:p>
    <w:p w:rsidR="00667C9F" w:rsidRDefault="00667C9F" w:rsidP="00667C9F">
      <w:r w:rsidRPr="00667C9F">
        <w:t>an introduction to the document, clearing stating the hypothesis or objective of the project, motivation for the work and the results achieved. The structure of the remainder of the document should also be outlined.</w:t>
      </w:r>
    </w:p>
    <w:p w:rsidR="00D43E40" w:rsidRDefault="00D43E40" w:rsidP="00D43E40">
      <w:r>
        <w:t>Over the last few years, the School of Informatics has been collaborating with the City of Edinburgh Council in the area of open data in initiatives such as the Smart Data Hack and the Council's EdinburghApps hackathons.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1" w:name="_Toc425931828"/>
      <w:r>
        <w:lastRenderedPageBreak/>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 xml:space="preserve">the Council has </w:t>
      </w:r>
      <w:r w:rsidR="003A7EE3">
        <w:rPr>
          <w:rFonts w:eastAsia="Times New Roman" w:cs="Times New Roman"/>
          <w:color w:val="000000"/>
          <w:sz w:val="24"/>
          <w:szCs w:val="24"/>
          <w:lang w:eastAsia="en-GB"/>
        </w:rPr>
        <w:t>been recently collecting data in a CRM system</w:t>
      </w:r>
      <w:r w:rsidR="00120282">
        <w:rPr>
          <w:rFonts w:eastAsia="Times New Roman" w:cs="Times New Roman"/>
          <w:color w:val="000000"/>
          <w:sz w:val="24"/>
          <w:szCs w:val="24"/>
          <w:lang w:eastAsia="en-GB"/>
        </w:rPr>
        <w:t xml:space="preserve">, but </w:t>
      </w:r>
      <w:r w:rsidR="003A7EE3">
        <w:rPr>
          <w:rFonts w:eastAsia="Times New Roman" w:cs="Times New Roman"/>
          <w:color w:val="000000"/>
          <w:sz w:val="24"/>
          <w:szCs w:val="24"/>
          <w:lang w:eastAsia="en-GB"/>
        </w:rPr>
        <w:t>at this stage it is not being analysed or used internally. The purpose is to create know-how within the Council, success stories to guide the use of CRM.</w:t>
      </w:r>
    </w:p>
    <w:p w:rsidR="003A7EE3" w:rsidRDefault="003A7EE3"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e Mosaic personas in the proces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Cognos</w:t>
      </w:r>
    </w:p>
    <w:p w:rsidR="00E84F90" w:rsidRDefault="00E84F90" w:rsidP="00E84F90">
      <w:pPr>
        <w:pStyle w:val="Heading2"/>
      </w:pPr>
      <w:bookmarkStart w:id="2" w:name="_Toc425931829"/>
      <w:r>
        <w:t>Objective of the project</w:t>
      </w:r>
      <w:bookmarkEnd w:id="2"/>
    </w:p>
    <w:p w:rsidR="00120282" w:rsidRDefault="003A7EE3"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ing data analysis try to answer questions, generate recommendations for implementation of web-forms, new transactions, improvement of existing web-forms</w:t>
      </w:r>
    </w:p>
    <w:p w:rsidR="00E84F90" w:rsidRDefault="00E84F90" w:rsidP="00E84F90">
      <w:pPr>
        <w:pStyle w:val="Heading2"/>
      </w:pPr>
      <w:bookmarkStart w:id="3" w:name="_Toc425931830"/>
      <w:r>
        <w:t>Thesis structure</w:t>
      </w:r>
      <w:bookmarkEnd w:id="3"/>
    </w:p>
    <w:p w:rsidR="00361A51" w:rsidRDefault="00361A51" w:rsidP="00361A51"/>
    <w:p w:rsidR="005058C1" w:rsidRDefault="005058C1">
      <w:r>
        <w:br w:type="page"/>
      </w:r>
    </w:p>
    <w:p w:rsidR="004E38B1" w:rsidRDefault="004E38B1" w:rsidP="004E38B1">
      <w:pPr>
        <w:pStyle w:val="Heading1"/>
      </w:pPr>
      <w:bookmarkStart w:id="4" w:name="_Toc425931831"/>
      <w:r>
        <w:lastRenderedPageBreak/>
        <w:t>Background</w:t>
      </w:r>
      <w:bookmarkEnd w:id="4"/>
    </w:p>
    <w:p w:rsidR="00667C9F" w:rsidRPr="00667C9F" w:rsidRDefault="00667C9F" w:rsidP="00667C9F">
      <w:r w:rsidRPr="00667C9F">
        <w:t>background to the project, previous work, exposition of relevant literature, setting of the work in the proper context. This should contain sufficient information to allow the reader to appreciate the contribution you have made.</w:t>
      </w:r>
    </w:p>
    <w:p w:rsidR="00E0153F" w:rsidRPr="00E0153F" w:rsidRDefault="00E0153F" w:rsidP="00E0153F"/>
    <w:p w:rsidR="004D049A" w:rsidRDefault="00E0153F" w:rsidP="00E84F90">
      <w:pPr>
        <w:pStyle w:val="Heading2"/>
      </w:pPr>
      <w:bookmarkStart w:id="5" w:name="_Toc425931832"/>
      <w:r>
        <w:t>D</w:t>
      </w:r>
      <w:r w:rsidR="004D049A">
        <w:t>esign</w:t>
      </w:r>
      <w:bookmarkEnd w:id="5"/>
    </w:p>
    <w:p w:rsidR="00DB6DB6" w:rsidRDefault="00DB6DB6" w:rsidP="00DB6DB6"/>
    <w:p w:rsidR="006B598D" w:rsidRDefault="006B598D" w:rsidP="00DB6DB6"/>
    <w:p w:rsidR="006B598D" w:rsidRPr="00DB6DB6" w:rsidRDefault="006B598D" w:rsidP="00DB6DB6"/>
    <w:p w:rsidR="004D049A" w:rsidRDefault="00E84F90" w:rsidP="00E0153F">
      <w:pPr>
        <w:pStyle w:val="Heading3"/>
      </w:pPr>
      <w:bookmarkStart w:id="6" w:name="_Toc425931833"/>
      <w:r>
        <w:t>Human-driven design</w:t>
      </w:r>
      <w:bookmarkEnd w:id="6"/>
    </w:p>
    <w:p w:rsidR="00E0153F" w:rsidRDefault="00E0153F" w:rsidP="00E0153F"/>
    <w:p w:rsidR="00E0153F" w:rsidRDefault="00E0153F" w:rsidP="00E0153F"/>
    <w:p w:rsidR="00E0153F" w:rsidRPr="00E0153F" w:rsidRDefault="00E0153F" w:rsidP="00E0153F"/>
    <w:p w:rsidR="004D049A" w:rsidRPr="004D049A" w:rsidRDefault="004D049A" w:rsidP="00436A08">
      <w:pPr>
        <w:pStyle w:val="Heading3"/>
      </w:pPr>
      <w:bookmarkStart w:id="7" w:name="_Toc425931834"/>
      <w:r>
        <w:t>User Centered Design</w:t>
      </w:r>
      <w:bookmarkEnd w:id="7"/>
    </w:p>
    <w:p w:rsidR="004D049A" w:rsidRDefault="004D049A" w:rsidP="004D049A">
      <w:pPr>
        <w:pStyle w:val="Heading4"/>
      </w:pPr>
      <w:r>
        <w:t>Tools and practices</w:t>
      </w:r>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Design tool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Ethnographical method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terviews/surveys</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inspection methods (as early as possible):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euristic evaluation</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gnitive walkthrough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testing methods (later on, after some ground was established):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l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person testing (so-called hallway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Remote testing</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nt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mparison test (a-b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uccess rate</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ask scenario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prototype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low-fidelity” – as early as possible</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igh-fidelity” – later on, after some ground was establish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articipatory workshop (focus group)</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hink a-loud technique</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ersona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ackathon</w:t>
      </w:r>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lastRenderedPageBreak/>
        <w:t>Analytical tool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5 why model</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wot analysi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st-benefit evaluation</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QUPER model</w:t>
      </w:r>
    </w:p>
    <w:p w:rsidR="00681AE7" w:rsidRDefault="00681AE7" w:rsidP="00681AE7"/>
    <w:p w:rsidR="004B7A91" w:rsidRDefault="004B7A91" w:rsidP="004B7A91">
      <w:pPr>
        <w:pStyle w:val="Heading3"/>
      </w:pPr>
      <w:bookmarkStart w:id="8" w:name="_Toc425931835"/>
      <w:r>
        <w:t>Data-driven design</w:t>
      </w:r>
      <w:bookmarkEnd w:id="8"/>
    </w:p>
    <w:p w:rsidR="004B7A91" w:rsidRDefault="004B7A91" w:rsidP="004B7A91"/>
    <w:p w:rsidR="004B7A91" w:rsidRDefault="004B7A91" w:rsidP="004B7A91">
      <w:pPr>
        <w:pStyle w:val="ListParagraph"/>
        <w:numPr>
          <w:ilvl w:val="0"/>
          <w:numId w:val="13"/>
        </w:numPr>
      </w:pPr>
      <w:r>
        <w:t>What would a cup say if it could speak? What would be the “optimal” design that we as humans cannot see?</w:t>
      </w:r>
    </w:p>
    <w:p w:rsidR="004B7A91" w:rsidRDefault="004B7A91" w:rsidP="004B7A91">
      <w:pPr>
        <w:pStyle w:val="ListParagraph"/>
        <w:numPr>
          <w:ilvl w:val="0"/>
          <w:numId w:val="13"/>
        </w:numPr>
      </w:pPr>
      <w:r>
        <w:t>Genetic algorithms:</w:t>
      </w:r>
    </w:p>
    <w:p w:rsidR="004B7A91" w:rsidRDefault="004B7A91" w:rsidP="004B7A91">
      <w:pPr>
        <w:pStyle w:val="ListParagraph"/>
        <w:numPr>
          <w:ilvl w:val="1"/>
          <w:numId w:val="13"/>
        </w:numPr>
      </w:pPr>
      <w:r w:rsidRPr="005D6CA6">
        <w:t>http://brainz.org/15-real-world-applications-genetic-algorithms/</w:t>
      </w:r>
    </w:p>
    <w:p w:rsidR="004B7A91" w:rsidRPr="008B2D8B" w:rsidRDefault="004B7A91" w:rsidP="004B7A91">
      <w:pPr>
        <w:pStyle w:val="ListParagraph"/>
        <w:numPr>
          <w:ilvl w:val="1"/>
          <w:numId w:val="13"/>
        </w:numPr>
      </w:pPr>
      <w:r w:rsidRPr="008B2D8B">
        <w:t>http://www.geek.com/science/genetic-algorithms-create-a-better-race-car-555526/</w:t>
      </w:r>
    </w:p>
    <w:p w:rsidR="004B7A91" w:rsidRDefault="004B7A91" w:rsidP="004B7A91"/>
    <w:p w:rsidR="004B7A91" w:rsidRDefault="004B7A91" w:rsidP="004B7A91"/>
    <w:p w:rsidR="004B7A91" w:rsidRDefault="004B7A91" w:rsidP="004B7A91">
      <w:pPr>
        <w:pStyle w:val="ListParagraph"/>
        <w:numPr>
          <w:ilvl w:val="0"/>
          <w:numId w:val="13"/>
        </w:numPr>
      </w:pPr>
      <w:r>
        <w:t>Amazon poster generated automatically to be personalised</w:t>
      </w:r>
    </w:p>
    <w:p w:rsidR="004B7A91" w:rsidRDefault="004B7A91" w:rsidP="004B7A91">
      <w:pPr>
        <w:pStyle w:val="ListParagraph"/>
        <w:numPr>
          <w:ilvl w:val="0"/>
          <w:numId w:val="13"/>
        </w:numPr>
      </w:pPr>
      <w:r>
        <w:t>Web analytics</w:t>
      </w:r>
    </w:p>
    <w:p w:rsidR="004B7A91" w:rsidRDefault="004B7A91" w:rsidP="00C70F53"/>
    <w:p w:rsidR="00C70F53" w:rsidRDefault="00C70F53" w:rsidP="00C70F53">
      <w:pPr>
        <w:pStyle w:val="Heading3"/>
      </w:pPr>
      <w:r>
        <w:t>Learning</w:t>
      </w:r>
    </w:p>
    <w:p w:rsidR="00C70F53" w:rsidRDefault="00C70F53" w:rsidP="00C70F53">
      <w:r>
        <w:t>Materials from previous semester</w:t>
      </w:r>
    </w:p>
    <w:p w:rsidR="00C70F53" w:rsidRPr="00C70F53" w:rsidRDefault="00C70F53" w:rsidP="00C70F53"/>
    <w:p w:rsidR="00C70F53" w:rsidRPr="004F518B" w:rsidRDefault="00C70F53" w:rsidP="00C70F53"/>
    <w:p w:rsidR="008E13BE" w:rsidRDefault="008E13BE" w:rsidP="008E13BE">
      <w:pPr>
        <w:pStyle w:val="Heading2"/>
      </w:pPr>
      <w:bookmarkStart w:id="9" w:name="_Toc425931836"/>
      <w:r>
        <w:t>Big data</w:t>
      </w:r>
      <w:bookmarkEnd w:id="9"/>
    </w:p>
    <w:p w:rsidR="008E13BE" w:rsidRPr="00A77F86" w:rsidRDefault="008E13BE" w:rsidP="008E13BE"/>
    <w:p w:rsidR="008E13BE" w:rsidRDefault="008E13BE" w:rsidP="008E13BE">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Vs”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xml:space="preserve">.  Since then, the “Vs” description has been used and expanded (to “5 Vs”)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8E13BE" w:rsidRDefault="008E13BE" w:rsidP="008E13BE">
      <w:r>
        <w:t>The “5Vs” of big data are as follows:</w:t>
      </w:r>
    </w:p>
    <w:p w:rsidR="008E13BE" w:rsidRDefault="008E13BE" w:rsidP="008E13BE">
      <w:pPr>
        <w:pStyle w:val="ListParagraph"/>
        <w:numPr>
          <w:ilvl w:val="0"/>
          <w:numId w:val="12"/>
        </w:numPr>
      </w:pPr>
      <w:r>
        <w:t>Volume – 90% of world’s data was generated over the last 2 years; by some, big data is considered when dealing with volumes over peta bytes (10^15)</w:t>
      </w:r>
    </w:p>
    <w:p w:rsidR="008E13BE" w:rsidRDefault="008E13BE" w:rsidP="008E13BE">
      <w:pPr>
        <w:pStyle w:val="ListParagraph"/>
        <w:numPr>
          <w:ilvl w:val="0"/>
          <w:numId w:val="12"/>
        </w:numPr>
      </w:pPr>
      <w:r>
        <w:lastRenderedPageBreak/>
        <w:t>Velocity – more data being received than can be processed using “traditional” data analysis approach before a decision has to be made; processing of real-time data streams is becoming essential</w:t>
      </w:r>
    </w:p>
    <w:p w:rsidR="008E13BE" w:rsidRDefault="008E13BE" w:rsidP="008E13BE">
      <w:pPr>
        <w:pStyle w:val="ListParagraph"/>
        <w:numPr>
          <w:ilvl w:val="0"/>
          <w:numId w:val="12"/>
        </w:numPr>
      </w:pPr>
      <w:r>
        <w:t>Variety – different types of data are being accessible (structured data, sensory data, social media data, voice recordings, photos, videos)</w:t>
      </w:r>
    </w:p>
    <w:p w:rsidR="008E13BE" w:rsidRDefault="008E13BE" w:rsidP="008E13BE">
      <w:pPr>
        <w:pStyle w:val="ListParagraph"/>
        <w:numPr>
          <w:ilvl w:val="0"/>
          <w:numId w:val="12"/>
        </w:numPr>
      </w:pPr>
      <w:r>
        <w:t>Veracity (validity) – lack of control over quality and accuracy which leads to inconsistencies and incompleteness</w:t>
      </w:r>
    </w:p>
    <w:p w:rsidR="008E13BE" w:rsidRDefault="008E13BE" w:rsidP="008E13BE">
      <w:pPr>
        <w:pStyle w:val="ListParagraph"/>
        <w:numPr>
          <w:ilvl w:val="0"/>
          <w:numId w:val="12"/>
        </w:numPr>
      </w:pPr>
      <w:r>
        <w:t>Value – how to get value out of data</w:t>
      </w:r>
    </w:p>
    <w:p w:rsidR="008E13BE" w:rsidRDefault="008E13BE" w:rsidP="008E13BE"/>
    <w:p w:rsidR="008E13BE" w:rsidRPr="00D267FA" w:rsidRDefault="008E13BE" w:rsidP="008E13BE">
      <w:r>
        <w:t>It’s not just about having big data, it’s about finding patterns, getting analysis that will help make the right decision.</w:t>
      </w:r>
    </w:p>
    <w:p w:rsidR="008E13BE" w:rsidRDefault="008E13BE" w:rsidP="00681AE7"/>
    <w:p w:rsidR="008E13BE" w:rsidRDefault="008E13BE" w:rsidP="00681AE7"/>
    <w:p w:rsidR="008E13BE" w:rsidRDefault="008E13BE" w:rsidP="00681AE7"/>
    <w:p w:rsidR="008E13BE" w:rsidRDefault="008E13BE" w:rsidP="00681AE7"/>
    <w:p w:rsidR="00681AE7" w:rsidRPr="00681AE7" w:rsidRDefault="00681AE7" w:rsidP="00681AE7"/>
    <w:p w:rsidR="00681AE7" w:rsidRDefault="00681AE7" w:rsidP="00681AE7">
      <w:pPr>
        <w:pStyle w:val="Heading2"/>
      </w:pPr>
      <w:bookmarkStart w:id="10" w:name="_Toc425931837"/>
      <w:r>
        <w:t>Business Intelligence</w:t>
      </w:r>
      <w:bookmarkEnd w:id="10"/>
    </w:p>
    <w:p w:rsidR="00681AE7" w:rsidRDefault="00681AE7" w:rsidP="00D267FA">
      <w:pPr>
        <w:pStyle w:val="Heading3"/>
      </w:pPr>
      <w:bookmarkStart w:id="11" w:name="_Toc425931838"/>
      <w:r>
        <w:t>Introduction to Business Intelligence</w:t>
      </w:r>
      <w:bookmarkEnd w:id="11"/>
    </w:p>
    <w:p w:rsidR="00D267FA" w:rsidRDefault="00D267FA" w:rsidP="00D267FA"/>
    <w:p w:rsidR="00D267FA" w:rsidRDefault="00D267FA" w:rsidP="00D267FA"/>
    <w:p w:rsidR="00D267FA" w:rsidRDefault="00D267FA" w:rsidP="00D267FA"/>
    <w:p w:rsidR="00D267FA" w:rsidRDefault="00D267FA" w:rsidP="00D267FA"/>
    <w:p w:rsidR="00D267FA" w:rsidRPr="00D267FA" w:rsidRDefault="00D267FA" w:rsidP="00D267FA"/>
    <w:p w:rsidR="00681AE7" w:rsidRDefault="00681AE7" w:rsidP="00681AE7">
      <w:pPr>
        <w:pStyle w:val="Heading3"/>
      </w:pPr>
      <w:bookmarkStart w:id="12" w:name="_Toc425931839"/>
      <w:r>
        <w:t>Review of recent works</w:t>
      </w:r>
      <w:bookmarkEnd w:id="12"/>
    </w:p>
    <w:p w:rsidR="00681AE7" w:rsidRPr="00344ED8" w:rsidRDefault="00681AE7" w:rsidP="00681AE7">
      <w:pPr>
        <w:pStyle w:val="Heading3"/>
      </w:pPr>
      <w:bookmarkStart w:id="13" w:name="_Toc425931840"/>
      <w:r>
        <w:t>Business Intelligence and User Centered Design</w:t>
      </w:r>
      <w:bookmarkEnd w:id="13"/>
    </w:p>
    <w:p w:rsidR="00681AE7" w:rsidRDefault="00681AE7" w:rsidP="00681AE7">
      <w:pPr>
        <w:pStyle w:val="Heading3"/>
      </w:pPr>
      <w:bookmarkStart w:id="14" w:name="_Toc425931841"/>
      <w:r>
        <w:t>Architecture</w:t>
      </w:r>
      <w:bookmarkEnd w:id="14"/>
    </w:p>
    <w:p w:rsidR="00681AE7" w:rsidRPr="004D049A" w:rsidRDefault="00681AE7" w:rsidP="00681AE7">
      <w:pPr>
        <w:pStyle w:val="Heading3"/>
      </w:pPr>
      <w:bookmarkStart w:id="15" w:name="_Toc425931842"/>
      <w:r>
        <w:t>Data analysis in Business Intelligence</w:t>
      </w:r>
      <w:bookmarkEnd w:id="15"/>
    </w:p>
    <w:p w:rsidR="00681AE7" w:rsidRDefault="00681AE7" w:rsidP="00681AE7">
      <w:pPr>
        <w:pStyle w:val="Heading3"/>
      </w:pPr>
      <w:bookmarkStart w:id="16" w:name="_Toc425931843"/>
      <w:r>
        <w:t>Structured and Unstructured data</w:t>
      </w:r>
      <w:bookmarkEnd w:id="16"/>
    </w:p>
    <w:p w:rsidR="00681AE7" w:rsidRDefault="00681AE7" w:rsidP="00681AE7">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681AE7" w:rsidRDefault="00681AE7" w:rsidP="00681AE7"/>
    <w:p w:rsidR="000364DD" w:rsidRDefault="000364DD" w:rsidP="002D3727">
      <w:pPr>
        <w:pStyle w:val="Heading2"/>
      </w:pPr>
      <w:bookmarkStart w:id="17" w:name="_Toc425931844"/>
      <w:r>
        <w:t>Artificial Intelligence</w:t>
      </w:r>
      <w:bookmarkEnd w:id="17"/>
    </w:p>
    <w:p w:rsidR="000364DD" w:rsidRDefault="000364DD" w:rsidP="000364DD"/>
    <w:p w:rsidR="000364DD" w:rsidRDefault="000364DD" w:rsidP="000364DD">
      <w:r w:rsidRPr="000D6A74">
        <w:lastRenderedPageBreak/>
        <w:t>https://www.youtube.com/watch?v=0qOf7SX2CS4</w:t>
      </w:r>
    </w:p>
    <w:p w:rsidR="000364DD" w:rsidRDefault="000364DD" w:rsidP="000364DD">
      <w:r>
        <w:t>Proliferation of Big Data and AI into other fields, e.g. design.</w:t>
      </w:r>
    </w:p>
    <w:p w:rsidR="004B7A91" w:rsidRDefault="004B7A91" w:rsidP="004B7A91">
      <w:pPr>
        <w:pStyle w:val="ListParagraph"/>
        <w:numPr>
          <w:ilvl w:val="0"/>
          <w:numId w:val="13"/>
        </w:numPr>
      </w:pPr>
      <w:r>
        <w:t xml:space="preserve">DeepMind: </w:t>
      </w:r>
      <w:r w:rsidRPr="00B32688">
        <w:t>https://www.youtube.com/watch?v=EfGD2qveGdQ</w:t>
      </w:r>
    </w:p>
    <w:p w:rsidR="004B7A91" w:rsidRDefault="004B7A91" w:rsidP="000364DD"/>
    <w:p w:rsidR="004D049A" w:rsidRPr="004D049A" w:rsidRDefault="004D049A" w:rsidP="004D049A"/>
    <w:p w:rsidR="005058C1" w:rsidRDefault="005058C1">
      <w:r>
        <w:br w:type="page"/>
      </w:r>
    </w:p>
    <w:p w:rsidR="004E38B1" w:rsidRDefault="004E38B1" w:rsidP="004E38B1">
      <w:pPr>
        <w:pStyle w:val="Heading1"/>
      </w:pPr>
      <w:bookmarkStart w:id="18" w:name="_Toc425931845"/>
      <w:r>
        <w:lastRenderedPageBreak/>
        <w:t>Description of the work undertaken</w:t>
      </w:r>
      <w:bookmarkEnd w:id="18"/>
    </w:p>
    <w:p w:rsidR="004D049A" w:rsidRDefault="004D049A" w:rsidP="004D049A">
      <w:r w:rsidRPr="004D049A">
        <w:t>this may be divided into chapters describing the conceptual design work and the actual implementation separately. Any problems or difficulties and the suggested solutions should be mentioned. Alternative solutions and their evaluation should also be included.</w:t>
      </w:r>
    </w:p>
    <w:p w:rsidR="00745150" w:rsidRPr="00A06C67" w:rsidRDefault="00745150" w:rsidP="00745150"/>
    <w:p w:rsidR="00745150" w:rsidRDefault="00745150" w:rsidP="00745150">
      <w:pPr>
        <w:pStyle w:val="Heading2"/>
      </w:pPr>
      <w:bookmarkStart w:id="19" w:name="_Toc425931846"/>
      <w:r>
        <w:t>CRM data</w:t>
      </w:r>
      <w:bookmarkEnd w:id="19"/>
    </w:p>
    <w:p w:rsidR="00745150" w:rsidRDefault="00745150" w:rsidP="00745150">
      <w:r>
        <w:t>Its properties, etc.</w:t>
      </w:r>
    </w:p>
    <w:p w:rsidR="00745150" w:rsidRDefault="009C2CFB" w:rsidP="00745150">
      <w:r w:rsidRPr="009C2CFB">
        <w:t>- the data I'm working on is May extract, only entries with UPRN</w:t>
      </w:r>
    </w:p>
    <w:p w:rsidR="00745150" w:rsidRDefault="00745150" w:rsidP="00745150">
      <w:r>
        <w:t>For unregistered users there is an assumption about the postcode that they are close to home.</w:t>
      </w:r>
    </w:p>
    <w:p w:rsidR="00745150" w:rsidRDefault="00745150" w:rsidP="00745150"/>
    <w:p w:rsidR="00745150" w:rsidRDefault="00745150" w:rsidP="00745150">
      <w:r>
        <w:t>CRM documentation</w:t>
      </w:r>
    </w:p>
    <w:p w:rsidR="00745150" w:rsidRDefault="00745150" w:rsidP="00745150">
      <w:r>
        <w:t>- system description RightNow (Oracle CRM)</w:t>
      </w:r>
    </w:p>
    <w:p w:rsidR="00745150" w:rsidRDefault="00745150" w:rsidP="00745150">
      <w:r>
        <w:t>- description of the project in the Council, what stage they are at</w:t>
      </w:r>
    </w:p>
    <w:p w:rsidR="00745150" w:rsidRDefault="00745150" w:rsidP="00745150"/>
    <w:p w:rsidR="00745150" w:rsidRDefault="00745150" w:rsidP="00745150">
      <w:r>
        <w:t>CRM data documentation</w:t>
      </w:r>
    </w:p>
    <w:p w:rsidR="00745150" w:rsidRDefault="00745150" w:rsidP="00745150">
      <w:r>
        <w:t xml:space="preserve"> - what information is collected</w:t>
      </w:r>
    </w:p>
    <w:p w:rsidR="00745150" w:rsidRDefault="00745150" w:rsidP="00745150"/>
    <w:p w:rsidR="000A1AD6" w:rsidRDefault="000A1AD6" w:rsidP="00745150">
      <w:r>
        <w:t>22 registered in 04.2015</w:t>
      </w:r>
    </w:p>
    <w:p w:rsidR="000A1AD6" w:rsidRDefault="000A1AD6" w:rsidP="00745150">
      <w:r>
        <w:t>5224 registered in 05.2015</w:t>
      </w:r>
    </w:p>
    <w:p w:rsidR="000A1AD6" w:rsidRDefault="000A1AD6" w:rsidP="00745150">
      <w:r>
        <w:t>24671 in total in 05.2015</w:t>
      </w:r>
    </w:p>
    <w:p w:rsidR="00745150" w:rsidRDefault="00745150" w:rsidP="00745150"/>
    <w:p w:rsidR="00821D20" w:rsidRDefault="00821D20" w:rsidP="00745150">
      <w:r>
        <w:t>I am using the table “incidents”. Table “Answers” is like a “knowledge base” for consultants</w:t>
      </w:r>
    </w:p>
    <w:p w:rsidR="00821D20" w:rsidRDefault="00821D20" w:rsidP="00821D20">
      <w:pPr>
        <w:pStyle w:val="ListParagraph"/>
        <w:numPr>
          <w:ilvl w:val="1"/>
          <w:numId w:val="5"/>
        </w:numPr>
      </w:pPr>
      <w:r>
        <w:t>General enquiry, no UPRN, in most cases to log activity on a channel, e.g. someone calling with a question</w:t>
      </w:r>
    </w:p>
    <w:p w:rsidR="00821D20" w:rsidRDefault="00821D20" w:rsidP="00821D20">
      <w:pPr>
        <w:pStyle w:val="ListParagraph"/>
        <w:numPr>
          <w:ilvl w:val="1"/>
          <w:numId w:val="5"/>
        </w:numPr>
      </w:pPr>
      <w:r>
        <w:t>UPRN vs UCRN vs USRN</w:t>
      </w:r>
    </w:p>
    <w:p w:rsidR="00821D20" w:rsidRDefault="00821D20" w:rsidP="00745150"/>
    <w:p w:rsidR="009C2CFB" w:rsidRDefault="009C2CFB" w:rsidP="00745150"/>
    <w:p w:rsidR="009C2CFB" w:rsidRDefault="009C2CFB" w:rsidP="00745150">
      <w:r w:rsidRPr="009C2CFB">
        <w:t>- I couldn't speak to someone knowledgable about the CRM system. As a result I couldn't determine things about the CRM dataset, e.g. difference between 'subject' and 'Product Hierarchy'</w:t>
      </w:r>
    </w:p>
    <w:p w:rsidR="00821D20" w:rsidRDefault="00821D20" w:rsidP="00745150"/>
    <w:p w:rsidR="00773720" w:rsidRDefault="00773720" w:rsidP="00745150">
      <w:r w:rsidRPr="00773720">
        <w:lastRenderedPageBreak/>
        <w:t>- the same thing is reported through 2 channels, but have different value in field "subject": web - "Recylcing bags or bins", phone - "Recycling bins or bags". Error in implementation? Product hierarchy value is correct - in both cases it's "Recycling Bins or Bags"</w:t>
      </w:r>
    </w:p>
    <w:p w:rsidR="00745150" w:rsidRDefault="00745150" w:rsidP="00745150">
      <w:pPr>
        <w:pStyle w:val="Heading2"/>
      </w:pPr>
      <w:bookmarkStart w:id="20" w:name="_Toc425931847"/>
      <w:r>
        <w:t>Mosaic data</w:t>
      </w:r>
      <w:bookmarkEnd w:id="20"/>
    </w:p>
    <w:p w:rsidR="00745150" w:rsidRDefault="00745150" w:rsidP="00745150"/>
    <w:p w:rsidR="00745150" w:rsidRDefault="00745150" w:rsidP="00745150">
      <w:r>
        <w:t>Mosaic documentation</w:t>
      </w:r>
    </w:p>
    <w:p w:rsidR="00745150" w:rsidRDefault="00745150" w:rsidP="00745150">
      <w:r>
        <w:t>- sources of data</w:t>
      </w:r>
    </w:p>
    <w:p w:rsidR="00745150" w:rsidRDefault="00745150" w:rsidP="00745150">
      <w:r>
        <w:t>- viability (accuracy)</w:t>
      </w:r>
    </w:p>
    <w:p w:rsidR="00745150" w:rsidRDefault="00745150" w:rsidP="00745150">
      <w:r>
        <w:t>- Structure of data</w:t>
      </w:r>
    </w:p>
    <w:p w:rsidR="00745150" w:rsidRDefault="00745150" w:rsidP="00745150">
      <w:r>
        <w:t>- How you can process</w:t>
      </w:r>
    </w:p>
    <w:p w:rsidR="00745150" w:rsidRDefault="00745150" w:rsidP="004D049A"/>
    <w:p w:rsidR="00745150" w:rsidRDefault="00745150" w:rsidP="004D049A"/>
    <w:p w:rsidR="00745150" w:rsidRDefault="00745150" w:rsidP="00D31DB6">
      <w:pPr>
        <w:pStyle w:val="Heading2"/>
      </w:pPr>
      <w:bookmarkStart w:id="21" w:name="_Toc425931848"/>
      <w:r>
        <w:t>IBM Cognos</w:t>
      </w:r>
      <w:bookmarkEnd w:id="21"/>
    </w:p>
    <w:p w:rsidR="00745150" w:rsidRDefault="00745150" w:rsidP="00745150"/>
    <w:p w:rsidR="00B64E4D" w:rsidRDefault="00B64E4D" w:rsidP="00B64E4D">
      <w:pPr>
        <w:pStyle w:val="Heading3"/>
      </w:pPr>
      <w:bookmarkStart w:id="22" w:name="_Toc425931849"/>
      <w:r>
        <w:t>Introduction</w:t>
      </w:r>
      <w:bookmarkEnd w:id="22"/>
    </w:p>
    <w:p w:rsidR="00B64E4D" w:rsidRPr="00B64E4D" w:rsidRDefault="00B64E4D" w:rsidP="00B64E4D"/>
    <w:p w:rsidR="008F49F4" w:rsidRDefault="000118CF" w:rsidP="00745150">
      <w:r>
        <w:t>Addressing the need</w:t>
      </w:r>
      <w:r w:rsidR="00851D88">
        <w:t xml:space="preserve"> </w:t>
      </w:r>
      <w:r w:rsidR="00F17F44">
        <w:t>of</w:t>
      </w:r>
      <w:r w:rsidR="00851D88">
        <w:t xml:space="preserve"> businesses</w:t>
      </w:r>
      <w:r>
        <w:t xml:space="preserve"> for software </w:t>
      </w:r>
      <w:r w:rsidR="00851D88">
        <w:t>helping</w:t>
      </w:r>
      <w:r>
        <w:t xml:space="preserve"> to achieve a competitive advantage, IBM has a rich portfolio of analytics products. These include solutions in areas of predictive analytics, risk analytics, prescriptive analytics, enterprise performance manag</w:t>
      </w:r>
      <w:r w:rsidR="008F49F4">
        <w:t>ement and business intelligence</w:t>
      </w:r>
      <w:r>
        <w:t xml:space="preserve"> </w:t>
      </w:r>
      <w:r w:rsidR="00851D88">
        <w:fldChar w:fldCharType="begin" w:fldLock="1"/>
      </w:r>
      <w:r w:rsidR="00F17F44">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rsidR="00851D88">
        <w:fldChar w:fldCharType="separate"/>
      </w:r>
      <w:r w:rsidR="008F49F4" w:rsidRPr="008F49F4">
        <w:rPr>
          <w:noProof/>
        </w:rPr>
        <w:t>(IBM 2015)</w:t>
      </w:r>
      <w:r w:rsidR="00851D88">
        <w:fldChar w:fldCharType="end"/>
      </w:r>
      <w:r w:rsidR="008F49F4">
        <w:t>.</w:t>
      </w:r>
      <w:r w:rsidR="00851D88">
        <w:t xml:space="preserve"> Majority of IBM products in BI belong to Cognos family and include very specialized applications like </w:t>
      </w:r>
      <w:r w:rsidR="008F49F4">
        <w:t>“</w:t>
      </w:r>
      <w:r w:rsidR="008F49F4" w:rsidRPr="008F49F4">
        <w:t>Cognos Supply Chain Performance Procurement Analytics</w:t>
      </w:r>
      <w:r w:rsidR="008F49F4">
        <w:t>” as well as general purpose tools like “Cognos Business Intelligence”.</w:t>
      </w:r>
    </w:p>
    <w:p w:rsidR="00623C65" w:rsidRDefault="008F49F4" w:rsidP="00745150">
      <w:r>
        <w:t xml:space="preserve">The solution used at CEC is IBM Cognos Business Intelligence 10.2.1 and it is a set of tools </w:t>
      </w:r>
      <w:r w:rsidRPr="008F49F4">
        <w:t>that significantly ease</w:t>
      </w:r>
      <w:r w:rsidR="00ED6C9C">
        <w:t>s</w:t>
      </w:r>
      <w:r w:rsidRPr="008F49F4">
        <w:t xml:space="preserve"> processes such as importing data from different formats (e.g. csv, xml, xlsx), combining relational and multidimensional data, generating reports (real time reports, drag-and-drop GUI, database queries in SQL and OLAP), scheduling and redistributing reports, publishing reports on multiple platforms and many more.</w:t>
      </w:r>
      <w:r w:rsidR="00623C65">
        <w:t xml:space="preserve"> Tools available at the CEC include: Report Studio, Query Studio, </w:t>
      </w:r>
    </w:p>
    <w:p w:rsidR="00355640" w:rsidRDefault="00680A1B" w:rsidP="00745150">
      <w:r>
        <w:t xml:space="preserve">The same </w:t>
      </w:r>
      <w:r w:rsidR="00ED6C9C">
        <w:t>results</w:t>
      </w:r>
      <w:r>
        <w:t xml:space="preserve"> can be achieved using different tools, but each of them is better fitted f</w:t>
      </w:r>
      <w:r w:rsidR="00BE5463">
        <w:t xml:space="preserve">or </w:t>
      </w:r>
      <w:r w:rsidR="00355640">
        <w:t>a specific</w:t>
      </w:r>
      <w:r w:rsidR="00BE5463">
        <w:t xml:space="preserve"> purpose. Report Studio wa</w:t>
      </w:r>
      <w:r>
        <w:t xml:space="preserve">s designed </w:t>
      </w:r>
      <w:r w:rsidR="00BE5463">
        <w:t>with reports creation in mind,</w:t>
      </w:r>
      <w:r>
        <w:t xml:space="preserve"> Query</w:t>
      </w:r>
      <w:r w:rsidR="00BE5463">
        <w:t xml:space="preserve"> Studio wa</w:t>
      </w:r>
      <w:r>
        <w:t>s optimized for creating and editing complex database</w:t>
      </w:r>
      <w:r w:rsidR="00BE5463">
        <w:t xml:space="preserve"> queries, etc.</w:t>
      </w:r>
      <w:r w:rsidR="0065584B">
        <w:t xml:space="preserve"> CEC has two types of instances of IBM Cognos – production and development machines, accessible under different URLs.</w:t>
      </w:r>
    </w:p>
    <w:p w:rsidR="00355640" w:rsidRDefault="00355640" w:rsidP="00745150">
      <w:r>
        <w:t xml:space="preserve">IBM Cognos BI </w:t>
      </w:r>
      <w:r w:rsidR="00F17F44">
        <w:t xml:space="preserve">is an enterprise class SOA platform </w:t>
      </w:r>
      <w:r w:rsidR="00F17F44">
        <w:fldChar w:fldCharType="begin" w:fldLock="1"/>
      </w:r>
      <w:r w:rsidR="00ED6C9C">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rsidR="00F17F44">
        <w:fldChar w:fldCharType="separate"/>
      </w:r>
      <w:r w:rsidR="00F17F44" w:rsidRPr="00F17F44">
        <w:rPr>
          <w:noProof/>
        </w:rPr>
        <w:t>(Browne et al. 2010)</w:t>
      </w:r>
      <w:r w:rsidR="00F17F44">
        <w:fldChar w:fldCharType="end"/>
      </w:r>
      <w:r w:rsidR="00F17F44">
        <w:t>. Its n-tiered architecture is made up of:</w:t>
      </w:r>
    </w:p>
    <w:p w:rsidR="00F17F44" w:rsidRDefault="00F17F44" w:rsidP="00F17F44">
      <w:pPr>
        <w:pStyle w:val="ListParagraph"/>
        <w:numPr>
          <w:ilvl w:val="1"/>
          <w:numId w:val="5"/>
        </w:numPr>
      </w:pPr>
      <w:r>
        <w:t>The web tier</w:t>
      </w:r>
      <w:r w:rsidR="006B621E">
        <w:t xml:space="preserve"> – provides user sessions connectivity to applications</w:t>
      </w:r>
    </w:p>
    <w:p w:rsidR="00F17F44" w:rsidRDefault="00F17F44" w:rsidP="00F17F44">
      <w:pPr>
        <w:pStyle w:val="ListParagraph"/>
        <w:numPr>
          <w:ilvl w:val="1"/>
          <w:numId w:val="5"/>
        </w:numPr>
      </w:pPr>
      <w:r>
        <w:lastRenderedPageBreak/>
        <w:t>The application tier</w:t>
      </w:r>
      <w:r w:rsidR="006B621E">
        <w:t xml:space="preserve"> – load balancing and processing of requests, managing storage of customer application data</w:t>
      </w:r>
    </w:p>
    <w:p w:rsidR="00F17F44" w:rsidRDefault="00F17F44" w:rsidP="00F17F44">
      <w:pPr>
        <w:pStyle w:val="ListParagraph"/>
        <w:numPr>
          <w:ilvl w:val="1"/>
          <w:numId w:val="5"/>
        </w:numPr>
      </w:pPr>
      <w:r>
        <w:t>The data tier</w:t>
      </w:r>
    </w:p>
    <w:p w:rsidR="00ED6C9C" w:rsidRDefault="00ED6C9C" w:rsidP="00ED6C9C">
      <w:pPr>
        <w:keepNext/>
      </w:pPr>
      <w:r>
        <w:rPr>
          <w:noProof/>
          <w:lang w:eastAsia="en-GB"/>
        </w:rPr>
        <w:drawing>
          <wp:inline distT="0" distB="0" distL="0" distR="0" wp14:anchorId="0DCFAA84" wp14:editId="72CD522E">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F17F44" w:rsidRDefault="00ED6C9C" w:rsidP="00ED6C9C">
      <w:pPr>
        <w:pStyle w:val="Caption"/>
      </w:pPr>
      <w:r>
        <w:t xml:space="preserve">Figure </w:t>
      </w:r>
      <w:fldSimple w:instr=" SEQ Figure \* ARABIC ">
        <w:r w:rsidR="008F239A">
          <w:rPr>
            <w:noProof/>
          </w:rPr>
          <w:t>1</w:t>
        </w:r>
      </w:fldSimple>
      <w:r>
        <w:t xml:space="preserve"> IBM Cognos BI architecture </w:t>
      </w:r>
      <w:r>
        <w:fldChar w:fldCharType="begin" w:fldLock="1"/>
      </w:r>
      <w:r w:rsidR="008F7D88">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6B621E" w:rsidRDefault="006B621E" w:rsidP="00745150"/>
    <w:p w:rsidR="006B621E" w:rsidRDefault="006B621E" w:rsidP="00745150"/>
    <w:p w:rsidR="000118CF" w:rsidRDefault="000118CF" w:rsidP="00745150"/>
    <w:p w:rsidR="00ED6C9C" w:rsidRDefault="00ED6C9C" w:rsidP="00ED6C9C">
      <w:pPr>
        <w:pStyle w:val="Heading3"/>
      </w:pPr>
      <w:bookmarkStart w:id="23" w:name="_Toc425931850"/>
      <w:r>
        <w:t>Working with IBM Cognos BI</w:t>
      </w:r>
      <w:bookmarkEnd w:id="23"/>
    </w:p>
    <w:p w:rsidR="00ED6C9C" w:rsidRPr="00ED6C9C" w:rsidRDefault="00ED6C9C" w:rsidP="00ED6C9C"/>
    <w:p w:rsidR="00ED6C9C" w:rsidRDefault="0065584B" w:rsidP="00745150">
      <w:r>
        <w:t xml:space="preserve">IBM Cognos can be accessed using either a web interface called IBM Cognos Connection or a Windows application. For the purpose of this project </w:t>
      </w:r>
      <w:r w:rsidR="00652EE4">
        <w:t xml:space="preserve">only </w:t>
      </w:r>
      <w:r>
        <w:t>web interface was used.</w:t>
      </w:r>
    </w:p>
    <w:p w:rsidR="00652EE4" w:rsidRDefault="00652EE4" w:rsidP="00652EE4">
      <w:r>
        <w:t>Web access point: IBM Cognos Connection, http://c-cog-dev-app-1/ibmcognos/</w:t>
      </w:r>
    </w:p>
    <w:p w:rsidR="00652EE4" w:rsidRDefault="00652EE4" w:rsidP="00652EE4"/>
    <w:p w:rsidR="00652EE4" w:rsidRDefault="00652EE4" w:rsidP="00652EE4">
      <w:pPr>
        <w:keepNext/>
      </w:pPr>
      <w:commentRangeStart w:id="24"/>
      <w:r>
        <w:rPr>
          <w:noProof/>
          <w:lang w:eastAsia="en-GB"/>
        </w:rPr>
        <w:lastRenderedPageBreak/>
        <w:drawing>
          <wp:inline distT="0" distB="0" distL="0" distR="0" wp14:anchorId="49D6B2CF" wp14:editId="4C969207">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4"/>
      <w:r>
        <w:rPr>
          <w:rStyle w:val="CommentReference"/>
        </w:rPr>
        <w:commentReference w:id="24"/>
      </w:r>
    </w:p>
    <w:p w:rsidR="00652EE4" w:rsidRDefault="00652EE4" w:rsidP="00652EE4">
      <w:pPr>
        <w:pStyle w:val="Caption"/>
      </w:pPr>
      <w:r>
        <w:t xml:space="preserve">Figure </w:t>
      </w:r>
      <w:fldSimple w:instr=" SEQ Figure \* ARABIC ">
        <w:r w:rsidR="008F239A">
          <w:rPr>
            <w:noProof/>
          </w:rPr>
          <w:t>2</w:t>
        </w:r>
      </w:fldSimple>
      <w:r>
        <w:t xml:space="preserve"> Welcome page of IBM Cognos Connection</w:t>
      </w:r>
      <w:r w:rsidR="003952CC">
        <w:t xml:space="preserve"> 10.2.1</w:t>
      </w:r>
      <w:r>
        <w:t xml:space="preserve"> (web interface to the entire package)</w:t>
      </w:r>
    </w:p>
    <w:p w:rsidR="003952CC" w:rsidRDefault="003952CC" w:rsidP="00652EE4"/>
    <w:p w:rsidR="003952CC" w:rsidRDefault="003952CC" w:rsidP="00652EE4"/>
    <w:p w:rsidR="00652EE4" w:rsidRDefault="003952CC" w:rsidP="00652EE4">
      <w:r>
        <w:t>From this welcome page you can start applications available within your license, e.g. Report Studio. The first step</w:t>
      </w:r>
      <w:r w:rsidR="003A7EE3">
        <w:t xml:space="preserve"> after starting</w:t>
      </w:r>
      <w:r>
        <w:t xml:space="preserve"> Report Studio is</w:t>
      </w:r>
      <w:r w:rsidR="003A7EE3">
        <w:t xml:space="preserve"> a</w:t>
      </w:r>
      <w:r>
        <w:t xml:space="preserve"> selection of data package.</w:t>
      </w:r>
    </w:p>
    <w:p w:rsidR="003952CC" w:rsidRDefault="003952CC" w:rsidP="003952CC"/>
    <w:p w:rsidR="003952CC" w:rsidRDefault="003952CC" w:rsidP="003952CC"/>
    <w:p w:rsidR="003952CC" w:rsidRDefault="003952CC" w:rsidP="003952CC">
      <w:pPr>
        <w:keepNext/>
      </w:pPr>
      <w:r>
        <w:rPr>
          <w:noProof/>
          <w:lang w:eastAsia="en-GB"/>
        </w:rPr>
        <w:drawing>
          <wp:inline distT="0" distB="0" distL="0" distR="0" wp14:anchorId="476D06C9" wp14:editId="3CAA2A9B">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3952CC" w:rsidRDefault="003952CC" w:rsidP="003952CC">
      <w:pPr>
        <w:pStyle w:val="Caption"/>
      </w:pPr>
      <w:r>
        <w:t xml:space="preserve">Figure </w:t>
      </w:r>
      <w:fldSimple w:instr=" SEQ Figure \* ARABIC ">
        <w:r w:rsidR="008F239A">
          <w:rPr>
            <w:noProof/>
          </w:rPr>
          <w:t>3</w:t>
        </w:r>
      </w:fldSimple>
      <w:r>
        <w:t xml:space="preserve"> Select data package for Report Studio</w:t>
      </w:r>
    </w:p>
    <w:p w:rsidR="00ED6C9C" w:rsidRDefault="00ED6C9C" w:rsidP="00745150"/>
    <w:p w:rsidR="00652EE4" w:rsidRDefault="00652EE4" w:rsidP="00745150"/>
    <w:p w:rsidR="00745150" w:rsidRDefault="00745150" w:rsidP="00745150"/>
    <w:p w:rsidR="003952CC" w:rsidRDefault="003952CC" w:rsidP="00745150">
      <w:r>
        <w:t>After selecting the data package, one can either open an existing report or start creating a new one. In the latter case, a number of templates are available.</w:t>
      </w:r>
    </w:p>
    <w:p w:rsidR="003952CC" w:rsidRDefault="003952CC" w:rsidP="00745150"/>
    <w:p w:rsidR="003952CC" w:rsidRDefault="003952CC" w:rsidP="003952CC"/>
    <w:p w:rsidR="003952CC" w:rsidRDefault="003952CC" w:rsidP="003952CC"/>
    <w:p w:rsidR="003952CC" w:rsidRDefault="003952CC" w:rsidP="003952CC">
      <w:pPr>
        <w:keepNext/>
      </w:pPr>
      <w:r>
        <w:rPr>
          <w:noProof/>
          <w:lang w:eastAsia="en-GB"/>
        </w:rPr>
        <w:drawing>
          <wp:inline distT="0" distB="0" distL="0" distR="0" wp14:anchorId="67315120" wp14:editId="6A022A24">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3952CC" w:rsidRDefault="003952CC" w:rsidP="003952CC">
      <w:pPr>
        <w:pStyle w:val="Caption"/>
      </w:pPr>
      <w:r>
        <w:t xml:space="preserve">Figure </w:t>
      </w:r>
      <w:fldSimple w:instr=" SEQ Figure \* ARABIC ">
        <w:r w:rsidR="008F239A">
          <w:rPr>
            <w:noProof/>
          </w:rPr>
          <w:t>4</w:t>
        </w:r>
      </w:fldSimple>
      <w:r>
        <w:t xml:space="preserve"> Report Studio welcome page</w:t>
      </w:r>
    </w:p>
    <w:p w:rsidR="003952CC" w:rsidRDefault="003952CC" w:rsidP="003952CC"/>
    <w:p w:rsidR="003952CC" w:rsidRDefault="003952CC" w:rsidP="003952CC">
      <w:pPr>
        <w:keepNext/>
      </w:pPr>
      <w:r>
        <w:rPr>
          <w:noProof/>
          <w:lang w:eastAsia="en-GB"/>
        </w:rPr>
        <w:lastRenderedPageBreak/>
        <w:drawing>
          <wp:inline distT="0" distB="0" distL="0" distR="0" wp14:anchorId="70178808" wp14:editId="51CA9CC2">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3952CC" w:rsidRDefault="003952CC" w:rsidP="003952CC">
      <w:pPr>
        <w:pStyle w:val="Caption"/>
      </w:pPr>
      <w:r>
        <w:t xml:space="preserve">Figure </w:t>
      </w:r>
      <w:fldSimple w:instr=" SEQ Figure \* ARABIC ">
        <w:r w:rsidR="008F239A">
          <w:rPr>
            <w:noProof/>
          </w:rPr>
          <w:t>5</w:t>
        </w:r>
      </w:fldSimple>
      <w:r>
        <w:t xml:space="preserve"> Select a template</w:t>
      </w:r>
    </w:p>
    <w:p w:rsidR="003952CC" w:rsidRDefault="003952CC" w:rsidP="003952CC"/>
    <w:p w:rsidR="003952CC" w:rsidRDefault="003952CC" w:rsidP="00745150">
      <w:r>
        <w:t>The following figure shows Report Studio with a blank report and Mosaic data loaded.</w:t>
      </w:r>
    </w:p>
    <w:p w:rsidR="003952CC" w:rsidRDefault="003952CC" w:rsidP="00745150"/>
    <w:p w:rsidR="003952CC" w:rsidRDefault="003952CC" w:rsidP="003952CC"/>
    <w:p w:rsidR="003952CC" w:rsidRDefault="003952CC" w:rsidP="003952CC">
      <w:pPr>
        <w:keepNext/>
      </w:pPr>
      <w:r>
        <w:rPr>
          <w:noProof/>
          <w:lang w:eastAsia="en-GB"/>
        </w:rPr>
        <w:drawing>
          <wp:inline distT="0" distB="0" distL="0" distR="0" wp14:anchorId="64EC9012" wp14:editId="625FFB52">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3952CC" w:rsidRDefault="003952CC" w:rsidP="003952CC">
      <w:pPr>
        <w:pStyle w:val="Caption"/>
      </w:pPr>
      <w:r>
        <w:t xml:space="preserve">Figure </w:t>
      </w:r>
      <w:fldSimple w:instr=" SEQ Figure \* ARABIC ">
        <w:r w:rsidR="008F239A">
          <w:rPr>
            <w:noProof/>
          </w:rPr>
          <w:t>6</w:t>
        </w:r>
      </w:fldSimple>
      <w:r>
        <w:t xml:space="preserve"> Blank template, Mosaic data loaded</w:t>
      </w:r>
    </w:p>
    <w:p w:rsidR="003952CC" w:rsidRDefault="003952CC" w:rsidP="00745150"/>
    <w:p w:rsidR="003952CC" w:rsidRDefault="003952CC" w:rsidP="00745150"/>
    <w:p w:rsidR="00745150" w:rsidRDefault="00745150" w:rsidP="00745150">
      <w:r>
        <w:lastRenderedPageBreak/>
        <w:t>IBM Cognos help center: http://pic.dhe.ibm.com/in</w:t>
      </w:r>
      <w:r w:rsidR="00D31DB6">
        <w:t>focenter/cogic/v1r0m0/index.jsp</w:t>
      </w:r>
    </w:p>
    <w:p w:rsidR="00745150" w:rsidRDefault="00745150" w:rsidP="00745150">
      <w:r>
        <w:t>google: ibm Business Int</w:t>
      </w:r>
      <w:r w:rsidR="00D31DB6">
        <w:t>elligence Getting Started Guide</w:t>
      </w:r>
    </w:p>
    <w:p w:rsidR="00745150" w:rsidRDefault="00745150" w:rsidP="00745150">
      <w:r>
        <w:t>knowledge centre: http://www-01.ibm.</w:t>
      </w:r>
      <w:r w:rsidR="00D31DB6">
        <w:t>com/support/knowledgecenter/#!/</w:t>
      </w:r>
    </w:p>
    <w:p w:rsidR="00745150" w:rsidRDefault="00CA7C16" w:rsidP="00745150">
      <w:r>
        <w:t>workflow (</w:t>
      </w:r>
      <w:r w:rsidR="00745150">
        <w:t>cognos</w:t>
      </w:r>
      <w:r w:rsidR="00D31DB6">
        <w:t xml:space="preserve"> report studio guide, page 56):</w:t>
      </w:r>
    </w:p>
    <w:p w:rsidR="00745150" w:rsidRDefault="00745150" w:rsidP="00745150">
      <w:r>
        <w:t>Type of report you want to generate: Do you think about your data as a set of tables (relational) or a number of dimensions intersecting at cells (dimensional)</w:t>
      </w:r>
    </w:p>
    <w:p w:rsidR="00A430FF" w:rsidRDefault="00A430FF" w:rsidP="00745150"/>
    <w:p w:rsidR="00A430FF" w:rsidRDefault="00A430FF" w:rsidP="00745150">
      <w:r>
        <w:t>Alternatives to Cognos include:</w:t>
      </w:r>
    </w:p>
    <w:p w:rsidR="00A430FF" w:rsidRDefault="00A430FF" w:rsidP="00A430FF">
      <w:pPr>
        <w:pStyle w:val="ListParagraph"/>
        <w:numPr>
          <w:ilvl w:val="0"/>
          <w:numId w:val="14"/>
        </w:numPr>
        <w:rPr>
          <w:lang w:val="pl-PL"/>
        </w:rPr>
      </w:pPr>
      <w:r w:rsidRPr="00A430FF">
        <w:rPr>
          <w:lang w:val="pl-PL"/>
        </w:rPr>
        <w:t>Qlik  http://global.qlik.com/uk</w:t>
      </w:r>
    </w:p>
    <w:p w:rsidR="00A430FF" w:rsidRDefault="00A430FF" w:rsidP="00A430FF">
      <w:pPr>
        <w:pStyle w:val="ListParagraph"/>
        <w:numPr>
          <w:ilvl w:val="0"/>
          <w:numId w:val="14"/>
        </w:numPr>
        <w:rPr>
          <w:lang w:val="pl-PL"/>
        </w:rPr>
      </w:pPr>
      <w:r>
        <w:rPr>
          <w:lang w:val="pl-PL"/>
        </w:rPr>
        <w:t>CAFE – cognos analysis for Excel</w:t>
      </w:r>
    </w:p>
    <w:p w:rsidR="00A430FF" w:rsidRDefault="00A430FF" w:rsidP="00A430FF">
      <w:pPr>
        <w:pStyle w:val="ListParagraph"/>
        <w:numPr>
          <w:ilvl w:val="0"/>
          <w:numId w:val="14"/>
        </w:numPr>
      </w:pPr>
      <w:r w:rsidRPr="00A430FF">
        <w:t>Tableu  http://www.tableau.com/</w:t>
      </w:r>
    </w:p>
    <w:p w:rsidR="00A430FF" w:rsidRDefault="00A430FF" w:rsidP="00A430FF"/>
    <w:p w:rsidR="00A430FF" w:rsidRDefault="00A430FF" w:rsidP="00A430FF">
      <w:r>
        <w:t>Cognos seems to be dealing well with ETL things, e.g. exporting data from many varied formats, the initial processing stage of integrating data</w:t>
      </w:r>
    </w:p>
    <w:p w:rsidR="009C2CFB" w:rsidRDefault="009C2CFB" w:rsidP="00A430FF"/>
    <w:p w:rsidR="009C2CFB" w:rsidRDefault="009C2CFB" w:rsidP="00A430FF">
      <w:r w:rsidRPr="009C2CFB">
        <w:t>- handy things about Cognos is that if you cahnge a  field in one place it automatically gets updated elsewhere</w:t>
      </w:r>
    </w:p>
    <w:p w:rsidR="009C2CFB" w:rsidRDefault="009C2CFB" w:rsidP="00A430FF"/>
    <w:p w:rsidR="009C2CFB" w:rsidRPr="00A430FF" w:rsidRDefault="009C2CFB" w:rsidP="00A430FF">
      <w:r w:rsidRPr="009C2CFB">
        <w:t>- great source: http://kb.mit.edu/confluence/display/istcontrib/Cognos+Report+Studio+-+Filtering+a+Report</w:t>
      </w:r>
    </w:p>
    <w:p w:rsidR="00745150" w:rsidRDefault="00745150" w:rsidP="004D049A"/>
    <w:p w:rsidR="00773720" w:rsidRDefault="00773720" w:rsidP="004D049A">
      <w:r w:rsidRPr="00773720">
        <w:t>- if you remove an item from report it's permanently removed (e.g. when working on a chart). In most cases you don't want it to be removed completely from the report, just from the chart. In that case, use cut instead.</w:t>
      </w:r>
    </w:p>
    <w:p w:rsidR="00773720" w:rsidRDefault="00773720" w:rsidP="004D049A"/>
    <w:p w:rsidR="00773720" w:rsidRPr="00A430FF" w:rsidRDefault="00773720" w:rsidP="004D049A"/>
    <w:p w:rsidR="004D049A" w:rsidRDefault="004D049A" w:rsidP="004D049A">
      <w:pPr>
        <w:pStyle w:val="Heading2"/>
      </w:pPr>
      <w:bookmarkStart w:id="25" w:name="_Toc425931851"/>
      <w:r>
        <w:t xml:space="preserve">Preliminary </w:t>
      </w:r>
      <w:r w:rsidR="00745150">
        <w:t>activities</w:t>
      </w:r>
      <w:bookmarkEnd w:id="25"/>
    </w:p>
    <w:p w:rsidR="004D049A" w:rsidRDefault="004D049A" w:rsidP="004D049A">
      <w:pPr>
        <w:pStyle w:val="Heading3"/>
      </w:pPr>
      <w:bookmarkStart w:id="26" w:name="_Toc425931852"/>
      <w:r>
        <w:t>Meetings in the Council</w:t>
      </w:r>
      <w:bookmarkEnd w:id="26"/>
    </w:p>
    <w:p w:rsidR="009826AE" w:rsidRDefault="009826AE" w:rsidP="009826AE"/>
    <w:p w:rsidR="00D72F1B" w:rsidRDefault="00D72F1B" w:rsidP="00D72F1B">
      <w:pPr>
        <w:pStyle w:val="ListParagraph"/>
        <w:numPr>
          <w:ilvl w:val="0"/>
          <w:numId w:val="9"/>
        </w:numPr>
      </w:pPr>
      <w:r>
        <w:t>I developed a list of things that I could do</w:t>
      </w:r>
    </w:p>
    <w:p w:rsidR="00D72F1B" w:rsidRDefault="00D72F1B" w:rsidP="00D72F1B">
      <w:pPr>
        <w:pStyle w:val="ListParagraph"/>
        <w:numPr>
          <w:ilvl w:val="0"/>
          <w:numId w:val="9"/>
        </w:numPr>
      </w:pPr>
      <w:r>
        <w:t>Sally suggested a specific topic (personas and CRM)</w:t>
      </w:r>
    </w:p>
    <w:p w:rsidR="009826AE" w:rsidRPr="009826AE" w:rsidRDefault="009826AE" w:rsidP="009826AE"/>
    <w:p w:rsidR="00B67CA7" w:rsidRDefault="00B67CA7" w:rsidP="00B67CA7">
      <w:pPr>
        <w:pStyle w:val="Heading3"/>
      </w:pPr>
      <w:bookmarkStart w:id="27" w:name="_Toc425931853"/>
      <w:r>
        <w:t>First iteration (proof-of-concept)</w:t>
      </w:r>
      <w:bookmarkEnd w:id="27"/>
    </w:p>
    <w:p w:rsidR="00A06C67" w:rsidRDefault="00A06C67" w:rsidP="00A06C67"/>
    <w:p w:rsidR="00A06C67" w:rsidRDefault="00A06C67" w:rsidP="00A06C67"/>
    <w:p w:rsidR="00A06C67" w:rsidRDefault="00A06C67" w:rsidP="00A06C67">
      <w:r>
        <w:t>Proof of concept (first iteration, working with Kevin to see if it's even possible)</w:t>
      </w:r>
    </w:p>
    <w:p w:rsidR="00A06C67" w:rsidRDefault="00A06C67" w:rsidP="00A06C67">
      <w:r>
        <w:t>- we quickly exported some data from the CRM system</w:t>
      </w:r>
    </w:p>
    <w:p w:rsidR="00A06C67" w:rsidRDefault="00A06C67" w:rsidP="00A06C67">
      <w:r>
        <w:t>- tried to link it with Mosaic package</w:t>
      </w:r>
    </w:p>
    <w:p w:rsidR="00A06C67" w:rsidRDefault="00A06C67" w:rsidP="00A06C67">
      <w:r>
        <w:t>- failed</w:t>
      </w:r>
    </w:p>
    <w:p w:rsidR="00A06C67" w:rsidRDefault="00A06C67" w:rsidP="00A06C67">
      <w:r>
        <w:t>- I then got access to all the systems, I wanted to document what we tried to do and move on to other solutions (e.g. importing both datasets to MS Access, setting up a local database and populating it with the data , MS Excel, use Python scripts)</w:t>
      </w:r>
    </w:p>
    <w:p w:rsidR="00A06C67" w:rsidRDefault="00A06C67" w:rsidP="00A06C67">
      <w:r>
        <w:t>- I managed to solve the problem - create a new package</w:t>
      </w:r>
    </w:p>
    <w:p w:rsidR="00A06C67" w:rsidRDefault="00A06C67" w:rsidP="00A06C67">
      <w:r>
        <w:t>- played a bit creating reports</w:t>
      </w:r>
    </w:p>
    <w:p w:rsidR="00FC3A0F" w:rsidRDefault="00FC3A0F" w:rsidP="00A06C67"/>
    <w:p w:rsidR="00910CFB" w:rsidRDefault="00910CFB" w:rsidP="00A06C67"/>
    <w:p w:rsidR="0080104B" w:rsidRDefault="0080104B" w:rsidP="0080104B">
      <w:pPr>
        <w:keepNext/>
      </w:pPr>
      <w:r>
        <w:rPr>
          <w:noProof/>
          <w:lang w:eastAsia="en-GB"/>
        </w:rPr>
        <w:drawing>
          <wp:inline distT="0" distB="0" distL="0" distR="0" wp14:anchorId="17397180" wp14:editId="11C406E2">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A06C67" w:rsidRDefault="0080104B" w:rsidP="0080104B">
      <w:pPr>
        <w:pStyle w:val="Caption"/>
      </w:pPr>
      <w:r>
        <w:t xml:space="preserve">Figure </w:t>
      </w:r>
      <w:fldSimple w:instr=" SEQ Figure \* ARABIC ">
        <w:r w:rsidR="008F239A">
          <w:rPr>
            <w:noProof/>
          </w:rPr>
          <w:t>7</w:t>
        </w:r>
      </w:fldSimple>
      <w:r>
        <w:t xml:space="preserve"> Creating query</w:t>
      </w:r>
    </w:p>
    <w:p w:rsidR="0080104B" w:rsidRDefault="0080104B" w:rsidP="00A06C67"/>
    <w:p w:rsidR="0080104B" w:rsidRDefault="0080104B" w:rsidP="00A06C67"/>
    <w:p w:rsidR="0080104B" w:rsidRDefault="0080104B" w:rsidP="00A06C67"/>
    <w:p w:rsidR="0080104B" w:rsidRDefault="0080104B" w:rsidP="00A06C67"/>
    <w:p w:rsidR="0080104B" w:rsidRDefault="0080104B" w:rsidP="0080104B">
      <w:pPr>
        <w:keepNext/>
      </w:pPr>
      <w:r>
        <w:rPr>
          <w:noProof/>
          <w:lang w:eastAsia="en-GB"/>
        </w:rPr>
        <w:drawing>
          <wp:inline distT="0" distB="0" distL="0" distR="0" wp14:anchorId="2848B53D" wp14:editId="085DB44A">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80104B" w:rsidRDefault="0080104B" w:rsidP="0080104B">
      <w:pPr>
        <w:pStyle w:val="Caption"/>
      </w:pPr>
      <w:r>
        <w:t xml:space="preserve">Figure </w:t>
      </w:r>
      <w:fldSimple w:instr=" SEQ Figure \* ARABIC ">
        <w:r w:rsidR="008F239A">
          <w:rPr>
            <w:noProof/>
          </w:rPr>
          <w:t>8</w:t>
        </w:r>
      </w:fldSimple>
      <w:r>
        <w:t xml:space="preserve"> First report - no analysis, plain CRM data</w:t>
      </w:r>
    </w:p>
    <w:p w:rsidR="0080104B" w:rsidRDefault="0080104B" w:rsidP="00A06C67"/>
    <w:p w:rsidR="0080104B" w:rsidRDefault="0080104B" w:rsidP="00A06C67"/>
    <w:p w:rsidR="0080104B" w:rsidRDefault="0080104B" w:rsidP="0080104B">
      <w:pPr>
        <w:keepNext/>
      </w:pPr>
      <w:r>
        <w:rPr>
          <w:noProof/>
          <w:lang w:eastAsia="en-GB"/>
        </w:rPr>
        <w:lastRenderedPageBreak/>
        <w:drawing>
          <wp:inline distT="0" distB="0" distL="0" distR="0" wp14:anchorId="0DDA272B" wp14:editId="051D5D83">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80104B" w:rsidP="0080104B">
      <w:pPr>
        <w:pStyle w:val="Caption"/>
      </w:pPr>
      <w:r>
        <w:t xml:space="preserve">Figure </w:t>
      </w:r>
      <w:fldSimple w:instr=" SEQ Figure \* ARABIC ">
        <w:r w:rsidR="008F239A">
          <w:rPr>
            <w:noProof/>
          </w:rPr>
          <w:t>9</w:t>
        </w:r>
      </w:fldSimple>
      <w:r>
        <w:t xml:space="preserve"> second query</w:t>
      </w:r>
    </w:p>
    <w:p w:rsidR="0080104B" w:rsidRDefault="0080104B" w:rsidP="00A06C67"/>
    <w:p w:rsidR="00114098" w:rsidRDefault="00114098" w:rsidP="00114098">
      <w:pPr>
        <w:keepNext/>
      </w:pPr>
      <w:r>
        <w:rPr>
          <w:noProof/>
          <w:lang w:eastAsia="en-GB"/>
        </w:rPr>
        <w:lastRenderedPageBreak/>
        <w:drawing>
          <wp:inline distT="0" distB="0" distL="0" distR="0" wp14:anchorId="5299299B" wp14:editId="58DDEFEE">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114098" w:rsidP="00114098">
      <w:pPr>
        <w:pStyle w:val="Caption"/>
      </w:pPr>
      <w:r>
        <w:t xml:space="preserve">Figure </w:t>
      </w:r>
      <w:fldSimple w:instr=" SEQ Figure \* ARABIC ">
        <w:r w:rsidR="008F239A">
          <w:rPr>
            <w:noProof/>
          </w:rPr>
          <w:t>10</w:t>
        </w:r>
      </w:fldSimple>
      <w:r>
        <w:t xml:space="preserve"> page layout</w:t>
      </w:r>
    </w:p>
    <w:p w:rsidR="00114098" w:rsidRDefault="00114098" w:rsidP="00A06C67"/>
    <w:p w:rsidR="00114098" w:rsidRDefault="00114098" w:rsidP="00114098">
      <w:pPr>
        <w:keepNext/>
      </w:pPr>
      <w:r>
        <w:rPr>
          <w:noProof/>
          <w:lang w:eastAsia="en-GB"/>
        </w:rPr>
        <w:lastRenderedPageBreak/>
        <w:drawing>
          <wp:inline distT="0" distB="0" distL="0" distR="0" wp14:anchorId="554A6862" wp14:editId="22935929">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114098" w:rsidRDefault="00114098" w:rsidP="00114098">
      <w:pPr>
        <w:pStyle w:val="Caption"/>
      </w:pPr>
      <w:r>
        <w:t xml:space="preserve">Figure </w:t>
      </w:r>
      <w:fldSimple w:instr=" SEQ Figure \* ARABIC ">
        <w:r w:rsidR="008F239A">
          <w:rPr>
            <w:noProof/>
          </w:rPr>
          <w:t>11</w:t>
        </w:r>
      </w:fldSimple>
      <w:r>
        <w:t xml:space="preserve"> first chart</w:t>
      </w:r>
    </w:p>
    <w:p w:rsidR="00114098" w:rsidRDefault="00114098" w:rsidP="00A06C67"/>
    <w:p w:rsidR="00114098" w:rsidRDefault="00114098" w:rsidP="00114098">
      <w:pPr>
        <w:keepNext/>
      </w:pPr>
      <w:r>
        <w:rPr>
          <w:noProof/>
          <w:lang w:eastAsia="en-GB"/>
        </w:rPr>
        <w:lastRenderedPageBreak/>
        <w:drawing>
          <wp:inline distT="0" distB="0" distL="0" distR="0" wp14:anchorId="09D04068" wp14:editId="15438656">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114098" w:rsidRDefault="00114098" w:rsidP="00114098">
      <w:pPr>
        <w:pStyle w:val="Caption"/>
      </w:pPr>
      <w:r>
        <w:t xml:space="preserve">Figure </w:t>
      </w:r>
      <w:fldSimple w:instr=" SEQ Figure \* ARABIC ">
        <w:r w:rsidR="008F239A">
          <w:rPr>
            <w:noProof/>
          </w:rPr>
          <w:t>12</w:t>
        </w:r>
      </w:fldSimple>
      <w:r>
        <w:t xml:space="preserve"> first chart - data to confirm chart is valid</w:t>
      </w:r>
    </w:p>
    <w:p w:rsidR="0080104B" w:rsidRDefault="0080104B" w:rsidP="00A06C67"/>
    <w:p w:rsidR="00114098" w:rsidRDefault="00114098" w:rsidP="00114098">
      <w:pPr>
        <w:keepNext/>
      </w:pPr>
      <w:r>
        <w:rPr>
          <w:noProof/>
          <w:lang w:eastAsia="en-GB"/>
        </w:rPr>
        <w:lastRenderedPageBreak/>
        <w:drawing>
          <wp:inline distT="0" distB="0" distL="0" distR="0" wp14:anchorId="5A855FB1" wp14:editId="49B4E9F5">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114098" w:rsidP="00114098">
      <w:pPr>
        <w:pStyle w:val="Caption"/>
      </w:pPr>
      <w:r>
        <w:t xml:space="preserve">Figure </w:t>
      </w:r>
      <w:fldSimple w:instr=" SEQ Figure \* ARABIC ">
        <w:r w:rsidR="008F239A">
          <w:rPr>
            <w:noProof/>
          </w:rPr>
          <w:t>13</w:t>
        </w:r>
      </w:fldSimple>
      <w:r>
        <w:t xml:space="preserve"> first chart - date filter</w:t>
      </w:r>
    </w:p>
    <w:p w:rsidR="0080104B" w:rsidRDefault="0080104B" w:rsidP="00A06C67"/>
    <w:p w:rsidR="00114098" w:rsidRDefault="00114098" w:rsidP="00A06C67"/>
    <w:p w:rsidR="00114098" w:rsidRDefault="00114098" w:rsidP="00114098">
      <w:pPr>
        <w:keepNext/>
      </w:pPr>
      <w:r>
        <w:rPr>
          <w:noProof/>
          <w:lang w:eastAsia="en-GB"/>
        </w:rPr>
        <w:lastRenderedPageBreak/>
        <w:drawing>
          <wp:inline distT="0" distB="0" distL="0" distR="0" wp14:anchorId="3C8041FB" wp14:editId="1F701C31">
            <wp:extent cx="5760720" cy="410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count total.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5910"/>
                    </a:xfrm>
                    <a:prstGeom prst="rect">
                      <a:avLst/>
                    </a:prstGeom>
                  </pic:spPr>
                </pic:pic>
              </a:graphicData>
            </a:graphic>
          </wp:inline>
        </w:drawing>
      </w:r>
    </w:p>
    <w:p w:rsidR="00114098" w:rsidRDefault="00114098" w:rsidP="00114098">
      <w:pPr>
        <w:pStyle w:val="Caption"/>
      </w:pPr>
      <w:r>
        <w:t xml:space="preserve">Figure </w:t>
      </w:r>
      <w:fldSimple w:instr=" SEQ Figure \* ARABIC ">
        <w:r w:rsidR="008F239A">
          <w:rPr>
            <w:noProof/>
          </w:rPr>
          <w:t>14</w:t>
        </w:r>
      </w:fldSimple>
      <w:r>
        <w:t xml:space="preserve"> first chart - count total</w:t>
      </w:r>
    </w:p>
    <w:p w:rsidR="00114098" w:rsidRDefault="00114098" w:rsidP="00A06C67"/>
    <w:p w:rsidR="00114098" w:rsidRDefault="00114098" w:rsidP="00114098">
      <w:pPr>
        <w:keepNext/>
      </w:pPr>
      <w:r>
        <w:rPr>
          <w:noProof/>
          <w:lang w:eastAsia="en-GB"/>
        </w:rPr>
        <w:lastRenderedPageBreak/>
        <w:drawing>
          <wp:inline distT="0" distB="0" distL="0" distR="0" wp14:anchorId="2AF64DC2" wp14:editId="4611C9AB">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114098" w:rsidRDefault="00114098" w:rsidP="00114098">
      <w:pPr>
        <w:pStyle w:val="Caption"/>
      </w:pPr>
      <w:r>
        <w:t xml:space="preserve">Figure </w:t>
      </w:r>
      <w:fldSimple w:instr=" SEQ Figure \* ARABIC ">
        <w:r w:rsidR="008F239A">
          <w:rPr>
            <w:noProof/>
          </w:rPr>
          <w:t>15</w:t>
        </w:r>
      </w:fldSimple>
      <w:r>
        <w:t xml:space="preserve"> first chart - other dimension</w:t>
      </w:r>
    </w:p>
    <w:p w:rsidR="00114098" w:rsidRDefault="00114098" w:rsidP="00A06C67"/>
    <w:p w:rsidR="00114098" w:rsidRDefault="00114098" w:rsidP="00114098">
      <w:pPr>
        <w:keepNext/>
      </w:pPr>
      <w:r>
        <w:rPr>
          <w:noProof/>
          <w:lang w:eastAsia="en-GB"/>
        </w:rPr>
        <w:lastRenderedPageBreak/>
        <w:drawing>
          <wp:inline distT="0" distB="0" distL="0" distR="0" wp14:anchorId="337275D2" wp14:editId="491EC4D1">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114098" w:rsidRDefault="00114098" w:rsidP="00114098">
      <w:pPr>
        <w:pStyle w:val="Caption"/>
      </w:pPr>
      <w:r>
        <w:t xml:space="preserve">Figure </w:t>
      </w:r>
      <w:fldSimple w:instr=" SEQ Figure \* ARABIC ">
        <w:r w:rsidR="008F239A">
          <w:rPr>
            <w:noProof/>
          </w:rPr>
          <w:t>16</w:t>
        </w:r>
      </w:fldSimple>
      <w:r>
        <w:t xml:space="preserve"> second chart – group category, all subjects, entire May, zoom in to legend</w:t>
      </w:r>
    </w:p>
    <w:p w:rsidR="00114098" w:rsidRDefault="00114098" w:rsidP="00A06C67"/>
    <w:p w:rsidR="00114098" w:rsidRDefault="00114098" w:rsidP="00A06C67"/>
    <w:p w:rsidR="0080104B" w:rsidRDefault="00910CFB" w:rsidP="0080104B">
      <w:pPr>
        <w:keepNext/>
      </w:pPr>
      <w:r>
        <w:rPr>
          <w:noProof/>
          <w:lang w:eastAsia="en-GB"/>
        </w:rPr>
        <w:drawing>
          <wp:inline distT="0" distB="0" distL="0" distR="0" wp14:anchorId="3C71635D" wp14:editId="64FDADAA">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10CFB" w:rsidRDefault="0080104B" w:rsidP="0080104B">
      <w:pPr>
        <w:pStyle w:val="Caption"/>
      </w:pPr>
      <w:r>
        <w:t xml:space="preserve">Figure </w:t>
      </w:r>
      <w:fldSimple w:instr=" SEQ Figure \* ARABIC ">
        <w:r w:rsidR="008F239A">
          <w:rPr>
            <w:noProof/>
          </w:rPr>
          <w:t>17</w:t>
        </w:r>
      </w:fldSimple>
      <w:r>
        <w:t xml:space="preserve"> </w:t>
      </w:r>
      <w:r w:rsidR="00114098">
        <w:t>third chart - group code, all subjects</w:t>
      </w:r>
    </w:p>
    <w:p w:rsidR="00910CFB" w:rsidRDefault="00910CFB" w:rsidP="00A06C67"/>
    <w:p w:rsidR="0080104B" w:rsidRDefault="0080104B" w:rsidP="0080104B">
      <w:pPr>
        <w:keepNext/>
      </w:pPr>
      <w:r>
        <w:rPr>
          <w:noProof/>
          <w:lang w:eastAsia="en-GB"/>
        </w:rPr>
        <w:drawing>
          <wp:inline distT="0" distB="0" distL="0" distR="0" wp14:anchorId="72FC4C83" wp14:editId="54104429">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10CFB" w:rsidRDefault="0080104B" w:rsidP="0080104B">
      <w:pPr>
        <w:pStyle w:val="Caption"/>
      </w:pPr>
      <w:r>
        <w:t xml:space="preserve">Figure </w:t>
      </w:r>
      <w:fldSimple w:instr=" SEQ Figure \* ARABIC ">
        <w:r w:rsidR="008F239A">
          <w:rPr>
            <w:noProof/>
          </w:rPr>
          <w:t>18</w:t>
        </w:r>
      </w:fldSimple>
      <w:r w:rsidR="00114098">
        <w:t xml:space="preserve"> fourth</w:t>
      </w:r>
      <w:r w:rsidR="00114098" w:rsidRPr="00114098">
        <w:t xml:space="preserve"> chart - </w:t>
      </w:r>
      <w:r>
        <w:t>group code, missed bins, recycling bags (4 categories)</w:t>
      </w:r>
    </w:p>
    <w:p w:rsidR="00A06C67" w:rsidRDefault="00A06C67" w:rsidP="00A06C67"/>
    <w:p w:rsidR="00A06C67" w:rsidRPr="00A06C67" w:rsidRDefault="00A06C67" w:rsidP="00A06C67"/>
    <w:p w:rsidR="009B695F" w:rsidRDefault="009B695F" w:rsidP="009B695F">
      <w:pPr>
        <w:pStyle w:val="Heading3"/>
      </w:pPr>
      <w:bookmarkStart w:id="28" w:name="_Toc425931854"/>
      <w:r>
        <w:lastRenderedPageBreak/>
        <w:t>Problems</w:t>
      </w:r>
      <w:bookmarkEnd w:id="28"/>
    </w:p>
    <w:p w:rsidR="00A06C67" w:rsidRDefault="00A06C67" w:rsidP="00A06C67">
      <w:pPr>
        <w:pStyle w:val="Heading4"/>
      </w:pPr>
      <w:r>
        <w:t>Linking problem</w:t>
      </w:r>
    </w:p>
    <w:p w:rsidR="00A06C67" w:rsidRDefault="00A06C67" w:rsidP="00A06C67"/>
    <w:p w:rsidR="008B18D4" w:rsidRDefault="008B18D4" w:rsidP="00A06C67">
      <w:r>
        <w:t>I considered getting an extract from CRM and Mosaic, populating an SQL database</w:t>
      </w:r>
      <w:r w:rsidR="00E60F7F">
        <w:t xml:space="preserve"> (on my mac</w:t>
      </w:r>
      <w:r w:rsidR="00762F4D">
        <w:t>h</w:t>
      </w:r>
      <w:r w:rsidR="00E60F7F">
        <w:t>ine)</w:t>
      </w:r>
      <w:r>
        <w:t xml:space="preserve"> and conducting analysis using Python libraries:</w:t>
      </w:r>
    </w:p>
    <w:p w:rsidR="008B18D4" w:rsidRDefault="00E60F7F" w:rsidP="00A06C67">
      <w:r>
        <w:t>The datasets would be significantly limited, the entire project would not be as interesting to CEC.</w:t>
      </w:r>
    </w:p>
    <w:p w:rsidR="008B18D4" w:rsidRDefault="008B18D4" w:rsidP="00A06C67"/>
    <w:p w:rsidR="00A06C67" w:rsidRDefault="00A06C67" w:rsidP="00A06C67">
      <w:r>
        <w:t>IBM cognos link problem:</w:t>
      </w:r>
    </w:p>
    <w:p w:rsidR="00A06C67" w:rsidRDefault="00A06C67" w:rsidP="00A06C67">
      <w:r>
        <w:t>1. welcome page</w:t>
      </w:r>
    </w:p>
    <w:p w:rsidR="00A06C67" w:rsidRDefault="00A06C67" w:rsidP="00A06C67">
      <w:r>
        <w:t>2. Launch the "Report Studio" app from the list menu on the right</w:t>
      </w:r>
    </w:p>
    <w:p w:rsidR="00A06C67" w:rsidRDefault="00A06C67" w:rsidP="00A06C67">
      <w:r>
        <w:t>3. Select the Mosaic package</w:t>
      </w:r>
    </w:p>
    <w:p w:rsidR="00A06C67" w:rsidRDefault="00A06C67" w:rsidP="00A06C67">
      <w:r>
        <w:t>4. Start a new report</w:t>
      </w:r>
    </w:p>
    <w:p w:rsidR="00A06C67" w:rsidRDefault="00A06C67" w:rsidP="00A06C67">
      <w:r>
        <w:t>5. Select the type of report</w:t>
      </w:r>
    </w:p>
    <w:p w:rsidR="00A06C67" w:rsidRDefault="00A06C67" w:rsidP="00A06C67">
      <w:r>
        <w:t xml:space="preserve"> </w:t>
      </w:r>
    </w:p>
    <w:p w:rsidR="003A7EE3" w:rsidRDefault="003A7EE3" w:rsidP="003A7EE3"/>
    <w:p w:rsidR="003A7EE3" w:rsidRDefault="003A7EE3" w:rsidP="003A7EE3">
      <w:pPr>
        <w:keepNext/>
      </w:pPr>
      <w:r>
        <w:rPr>
          <w:noProof/>
          <w:lang w:eastAsia="en-GB"/>
        </w:rPr>
        <w:drawing>
          <wp:inline distT="0" distB="0" distL="0" distR="0" wp14:anchorId="0F13BB6E" wp14:editId="030A18F9">
            <wp:extent cx="5760720" cy="3034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rsidR="003A7EE3" w:rsidRDefault="003A7EE3" w:rsidP="003A7EE3">
      <w:pPr>
        <w:pStyle w:val="Caption"/>
      </w:pPr>
      <w:r>
        <w:t xml:space="preserve">Figure </w:t>
      </w:r>
      <w:fldSimple w:instr=" SEQ Figure \* ARABIC ">
        <w:r w:rsidR="008F239A">
          <w:rPr>
            <w:noProof/>
          </w:rPr>
          <w:t>19</w:t>
        </w:r>
      </w:fldSimple>
      <w:r>
        <w:t xml:space="preserve"> Importing CRM data into Report Studio with Mosaic loaded</w:t>
      </w:r>
    </w:p>
    <w:p w:rsidR="003A7EE3" w:rsidRDefault="003A7EE3" w:rsidP="003A7EE3"/>
    <w:p w:rsidR="003A7EE3" w:rsidRDefault="003A7EE3" w:rsidP="003A7EE3">
      <w:pPr>
        <w:keepNext/>
      </w:pPr>
      <w:r>
        <w:rPr>
          <w:noProof/>
          <w:lang w:eastAsia="en-GB"/>
        </w:rPr>
        <w:lastRenderedPageBreak/>
        <w:drawing>
          <wp:inline distT="0" distB="0" distL="0" distR="0" wp14:anchorId="356CA9CD" wp14:editId="24BAF0CC">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3A7EE3" w:rsidRDefault="003A7EE3" w:rsidP="003A7EE3">
      <w:pPr>
        <w:pStyle w:val="Caption"/>
      </w:pPr>
      <w:r>
        <w:t xml:space="preserve">Figure </w:t>
      </w:r>
      <w:fldSimple w:instr=" SEQ Figure \* ARABIC ">
        <w:r w:rsidR="008F239A">
          <w:rPr>
            <w:noProof/>
          </w:rPr>
          <w:t>20</w:t>
        </w:r>
      </w:fldSimple>
      <w:r>
        <w:t xml:space="preserve"> Importing CRM data to Report Studio, Mosaic loaded, second step - link problem</w:t>
      </w:r>
    </w:p>
    <w:p w:rsidR="003A7EE3" w:rsidRDefault="003A7EE3" w:rsidP="00A06C67"/>
    <w:p w:rsidR="003A7EE3" w:rsidRDefault="003A7EE3" w:rsidP="00A06C67"/>
    <w:p w:rsidR="003A7EE3" w:rsidRDefault="003A7EE3" w:rsidP="00A06C67"/>
    <w:p w:rsidR="00A06C67" w:rsidRDefault="00A06C67" w:rsidP="00A06C67"/>
    <w:p w:rsidR="00A06C67" w:rsidRDefault="00A06C67" w:rsidP="00A06C67">
      <w:r>
        <w:t>We used IBM Cognos Report Studio. There was a package already created containing Mosaic data. There are different packages (see prtscrn). they can also be launched from the web interface (My folders, Public folders). It's just a different way of launching it.</w:t>
      </w:r>
    </w:p>
    <w:p w:rsidR="00A06C67" w:rsidRDefault="00A06C67" w:rsidP="00A06C67">
      <w:r>
        <w:t>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administartor).</w:t>
      </w:r>
    </w:p>
    <w:p w:rsidR="00A06C67" w:rsidRDefault="00A06C67" w:rsidP="00A06C67"/>
    <w:p w:rsidR="00A06C67" w:rsidRDefault="00A06C67" w:rsidP="00A06C67">
      <w:r>
        <w:t>https://www-304.ibm.com/support/knowledgecenter/#!/SSEP7J_10.2.2/com.ibm.swg.ba.cognos.ug_cr_rptstd.10.2.2.doc/c_rs_cwa_mng_ext_dta.html</w:t>
      </w:r>
    </w:p>
    <w:p w:rsidR="00A06C67" w:rsidRDefault="00A06C67" w:rsidP="00A06C67"/>
    <w:p w:rsidR="00A06C67" w:rsidRDefault="00A06C67" w:rsidP="00A06C67">
      <w:r>
        <w:t xml:space="preserve"> </w:t>
      </w:r>
    </w:p>
    <w:p w:rsidR="00A06C67" w:rsidRDefault="00A06C67" w:rsidP="00A06C67">
      <w:r>
        <w:t>the limit of 20000 entries is not Concil specific  it's actually a limit on Cognos, source: https://www-304.ibm.com/support/knowledgecenter/#!/SSEP7J_10.2.2/com.ibm.swg.ba.cognos.ug_cr_rptstd.10.2.2.doc/c_prep_ext_data.html%23prep_ext_data</w:t>
      </w:r>
    </w:p>
    <w:p w:rsidR="00A06C67" w:rsidRDefault="00A06C67" w:rsidP="00A06C67"/>
    <w:p w:rsidR="00A06C67" w:rsidRDefault="00A06C67" w:rsidP="00A06C67"/>
    <w:p w:rsidR="00A06C67" w:rsidRDefault="00A06C67" w:rsidP="00A06C67">
      <w:r>
        <w:t>website with the solution:</w:t>
      </w:r>
    </w:p>
    <w:p w:rsidR="00A06C67" w:rsidRDefault="00A06C67" w:rsidP="00A06C67">
      <w:r>
        <w:t>https://www-304.ibm.com/support/knowledgecenter/#!/SSEP7J_10.2.2/com.ibm.swg.ba.cognos.ug_cr_rptstd.10.2.2.doc/t_id_rs_persdat_161mapdata.html%23id_rs_persdat_161MapData</w:t>
      </w:r>
    </w:p>
    <w:p w:rsidR="00A06C67" w:rsidRDefault="00A06C67" w:rsidP="00A06C67"/>
    <w:p w:rsidR="00A06C67" w:rsidRDefault="00A06C67" w:rsidP="00A06C67"/>
    <w:p w:rsidR="004B011D" w:rsidRDefault="004B011D" w:rsidP="00A06C67">
      <w:pPr>
        <w:pStyle w:val="Heading4"/>
      </w:pPr>
      <w:r>
        <w:t xml:space="preserve">CRM data inconsistencies </w:t>
      </w:r>
    </w:p>
    <w:p w:rsidR="004B011D" w:rsidRDefault="004B011D" w:rsidP="004B011D"/>
    <w:p w:rsidR="004B011D" w:rsidRDefault="004B011D" w:rsidP="004B011D">
      <w:r>
        <w:t>Problems to solve:</w:t>
      </w:r>
    </w:p>
    <w:p w:rsidR="004B011D" w:rsidRDefault="004B011D" w:rsidP="004B011D">
      <w:r>
        <w:t>- when I work on a query and put a filter on data, generate report, save file, everything works fine. Then I use the same file to work on another report and start from removing the filter - when I run the report then the dates are still filtered.</w:t>
      </w:r>
    </w:p>
    <w:p w:rsidR="004B011D" w:rsidRDefault="004B011D" w:rsidP="004B011D"/>
    <w:p w:rsidR="004B011D" w:rsidRDefault="004B011D" w:rsidP="004B011D">
      <w:r>
        <w:t>- duplicate fields in CRM data ('UPRN', 'second UPRN', 'UPRN 2')</w:t>
      </w:r>
    </w:p>
    <w:p w:rsidR="009B7669" w:rsidRDefault="009B7669" w:rsidP="004B011D">
      <w:r>
        <w:t>- what’s the difference between UPRN and UCRN</w:t>
      </w:r>
    </w:p>
    <w:p w:rsidR="004B011D" w:rsidRDefault="004B011D" w:rsidP="004B011D"/>
    <w:p w:rsidR="004B011D" w:rsidRDefault="004B011D" w:rsidP="004B011D">
      <w:r>
        <w:t>- what's the difference between 'subject' and 'product hierarchy'?</w:t>
      </w:r>
    </w:p>
    <w:p w:rsidR="004B011D" w:rsidRDefault="004B011D" w:rsidP="004B011D"/>
    <w:p w:rsidR="004B011D" w:rsidRDefault="004B011D" w:rsidP="004B011D">
      <w:r>
        <w:t>- duplicate values in field 'subject' ('Recycling bins or bags', 'Recycling bags or bins'). It's not that one value is not used and the other is. There are entries all throughout May for both.</w:t>
      </w:r>
    </w:p>
    <w:p w:rsidR="004B011D" w:rsidRDefault="004B011D" w:rsidP="004B011D"/>
    <w:p w:rsidR="004B011D" w:rsidRDefault="004B011D" w:rsidP="004B011D"/>
    <w:p w:rsidR="004B011D" w:rsidRPr="004B011D" w:rsidRDefault="004B011D" w:rsidP="004B011D"/>
    <w:p w:rsidR="00A06C67" w:rsidRDefault="00A06C67" w:rsidP="00A06C67">
      <w:pPr>
        <w:pStyle w:val="Heading4"/>
      </w:pPr>
      <w:r>
        <w:t>Other problems</w:t>
      </w:r>
    </w:p>
    <w:p w:rsidR="00A06C67" w:rsidRDefault="00A06C67" w:rsidP="00A06C67"/>
    <w:p w:rsidR="00A06C67" w:rsidRDefault="005259BC" w:rsidP="00BD1EC3">
      <w:pPr>
        <w:pStyle w:val="ListParagraph"/>
        <w:numPr>
          <w:ilvl w:val="0"/>
          <w:numId w:val="9"/>
        </w:numPr>
      </w:pPr>
      <w:r>
        <w:t>Lack of pass to CEC</w:t>
      </w:r>
      <w:r w:rsidR="00BD1EC3">
        <w:t>, Not having a laptop from CEC with network ID</w:t>
      </w:r>
    </w:p>
    <w:p w:rsidR="005259BC" w:rsidRDefault="005259BC" w:rsidP="005259BC">
      <w:pPr>
        <w:pStyle w:val="ListParagraph"/>
        <w:numPr>
          <w:ilvl w:val="0"/>
          <w:numId w:val="9"/>
        </w:numPr>
      </w:pPr>
      <w:r>
        <w:t>Lack of access to Cognos</w:t>
      </w:r>
    </w:p>
    <w:p w:rsidR="005259BC" w:rsidRDefault="005259BC" w:rsidP="005259BC">
      <w:pPr>
        <w:pStyle w:val="ListParagraph"/>
        <w:numPr>
          <w:ilvl w:val="0"/>
          <w:numId w:val="9"/>
        </w:numPr>
      </w:pPr>
      <w:r>
        <w:t>Lack of access to CRM (RightNow)</w:t>
      </w:r>
    </w:p>
    <w:p w:rsidR="00BD1EC3" w:rsidRDefault="005259BC" w:rsidP="00BD1EC3">
      <w:pPr>
        <w:pStyle w:val="ListParagraph"/>
        <w:numPr>
          <w:ilvl w:val="0"/>
          <w:numId w:val="9"/>
        </w:numPr>
      </w:pPr>
      <w:r>
        <w:t>Not knowing (and not knowing who knows) the structure of the database in CRM system</w:t>
      </w:r>
    </w:p>
    <w:p w:rsidR="005F4FB1" w:rsidRPr="00A06C67" w:rsidRDefault="005F4FB1" w:rsidP="00BD1EC3">
      <w:pPr>
        <w:pStyle w:val="ListParagraph"/>
        <w:numPr>
          <w:ilvl w:val="0"/>
          <w:numId w:val="9"/>
        </w:numPr>
      </w:pPr>
      <w:r>
        <w:lastRenderedPageBreak/>
        <w:t>In many cases there was no knowledge of what was done a few months ago (e.g. “there are some profiles in the Council” – it turns out those were Mosaic profiles)</w:t>
      </w:r>
    </w:p>
    <w:p w:rsidR="00A06C67" w:rsidRDefault="00A06C67" w:rsidP="00A06C67"/>
    <w:p w:rsidR="00A06C67" w:rsidRPr="00A06C67" w:rsidRDefault="00A06C67" w:rsidP="00A06C67"/>
    <w:p w:rsidR="00282A00" w:rsidRDefault="00745150" w:rsidP="007F058A">
      <w:pPr>
        <w:pStyle w:val="Heading2"/>
      </w:pPr>
      <w:bookmarkStart w:id="29" w:name="_Toc425931855"/>
      <w:r>
        <w:t>Work undertaken</w:t>
      </w:r>
      <w:bookmarkEnd w:id="29"/>
    </w:p>
    <w:p w:rsidR="00282A00" w:rsidRDefault="00282A00" w:rsidP="00282A00">
      <w:pPr>
        <w:pStyle w:val="Heading3"/>
      </w:pPr>
      <w:bookmarkStart w:id="30" w:name="_Toc425931856"/>
      <w:r>
        <w:t>Analysis objectives (questions to be answered)</w:t>
      </w:r>
      <w:bookmarkEnd w:id="30"/>
    </w:p>
    <w:p w:rsidR="00A4792A" w:rsidRDefault="00A4792A" w:rsidP="00282A00">
      <w:r>
        <w:t>The initial reports served as a learning experience during which I became familiar with systems available at the Council. I also got the necessary access rights and gained a better understanding of what kind of analysis is possible.</w:t>
      </w:r>
    </w:p>
    <w:p w:rsidR="00A4792A" w:rsidRDefault="00A4792A" w:rsidP="00282A00">
      <w:r>
        <w:t xml:space="preserve">I had some ideas for the analysis that would be interesting from the perspective of </w:t>
      </w:r>
      <w:r w:rsidR="00C15CD4">
        <w:t>a person implementing or improving transactions at the Council. After some discussions I created the following list of reports that were subsequently generated</w:t>
      </w:r>
      <w:r w:rsidR="003B5EA9">
        <w:t>:</w:t>
      </w:r>
    </w:p>
    <w:p w:rsidR="00282A00" w:rsidRDefault="003B5EA9" w:rsidP="00C15CD4">
      <w:pPr>
        <w:pStyle w:val="ListParagraph"/>
        <w:numPr>
          <w:ilvl w:val="0"/>
          <w:numId w:val="16"/>
        </w:numPr>
      </w:pPr>
      <w:r>
        <w:t>C</w:t>
      </w:r>
      <w:r w:rsidR="00282A00">
        <w:t>ases</w:t>
      </w:r>
      <w:r>
        <w:t xml:space="preserve"> of intentional use of multiple channels for the same issue</w:t>
      </w:r>
    </w:p>
    <w:p w:rsidR="00C15CD4" w:rsidRDefault="003B5EA9" w:rsidP="00C15CD4">
      <w:pPr>
        <w:pStyle w:val="ListParagraph"/>
        <w:numPr>
          <w:ilvl w:val="0"/>
          <w:numId w:val="16"/>
        </w:numPr>
      </w:pPr>
      <w:r>
        <w:t>Patterns of behaviour across different channels</w:t>
      </w:r>
    </w:p>
    <w:p w:rsidR="00C15CD4" w:rsidRDefault="004C7F86" w:rsidP="00C15CD4">
      <w:pPr>
        <w:pStyle w:val="ListParagraph"/>
        <w:numPr>
          <w:ilvl w:val="0"/>
          <w:numId w:val="16"/>
        </w:numPr>
      </w:pPr>
      <w:r>
        <w:t>Who are the</w:t>
      </w:r>
      <w:r w:rsidR="00C15CD4">
        <w:t xml:space="preserve"> </w:t>
      </w:r>
      <w:r w:rsidR="00282A00">
        <w:t>primary users of CEC services</w:t>
      </w:r>
    </w:p>
    <w:p w:rsidR="00C15CD4" w:rsidRDefault="00C15CD4" w:rsidP="00C15CD4">
      <w:r>
        <w:t>The following subchapters provide more information on each of th</w:t>
      </w:r>
      <w:r w:rsidR="003B5EA9">
        <w:t>e</w:t>
      </w:r>
      <w:r>
        <w:t>se points.</w:t>
      </w:r>
    </w:p>
    <w:p w:rsidR="00C15CD4" w:rsidRDefault="00C15CD4" w:rsidP="00C15CD4">
      <w:pPr>
        <w:pStyle w:val="Heading4"/>
      </w:pPr>
      <w:r>
        <w:t>Cases of intentional use of multiple channels for the same issue</w:t>
      </w:r>
    </w:p>
    <w:p w:rsidR="00C15CD4" w:rsidRDefault="003B5EA9" w:rsidP="00C15CD4">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3B5EA9" w:rsidRDefault="003B5EA9" w:rsidP="00C15CD4">
      <w:r>
        <w:t>The underlying assumption is that entries in the CRM system will not be identified as related to the same problem and that time of delivery differs across different channels.</w:t>
      </w:r>
    </w:p>
    <w:p w:rsidR="004C7F86" w:rsidRDefault="003B5EA9" w:rsidP="00C15CD4">
      <w:r>
        <w:t xml:space="preserve">The purpose of this analysis is not to provide evidence </w:t>
      </w:r>
      <w:r w:rsidR="004C7F86">
        <w:t>about the assumptions being</w:t>
      </w:r>
      <w:r>
        <w:t xml:space="preserve"> right </w:t>
      </w:r>
      <w:r w:rsidR="004C7F86">
        <w:t xml:space="preserve">or </w:t>
      </w:r>
      <w:r>
        <w:t>wrong, but to verify if such behaviour exists among receivers of the Council services.</w:t>
      </w:r>
    </w:p>
    <w:p w:rsidR="003B5EA9" w:rsidRPr="00C15CD4" w:rsidRDefault="003B5EA9" w:rsidP="003B5EA9">
      <w:pPr>
        <w:pStyle w:val="Heading4"/>
      </w:pPr>
      <w:r>
        <w:t>Patterns of behaviour across different channels</w:t>
      </w:r>
    </w:p>
    <w:p w:rsidR="00C15CD4" w:rsidRDefault="003219AB" w:rsidP="00C15CD4">
      <w:r>
        <w:t>The purpose of this analysis is to understand patterns of behaviour of citizens acr</w:t>
      </w:r>
      <w:r w:rsidR="00AA40C1">
        <w:t>oss many channels.</w:t>
      </w:r>
    </w:p>
    <w:p w:rsidR="00AA40C1" w:rsidRDefault="00AA40C1" w:rsidP="00C15CD4">
      <w:r>
        <w:t>Some of the patterns that might be revealed include:</w:t>
      </w:r>
    </w:p>
    <w:p w:rsidR="00AA40C1" w:rsidRDefault="00AA40C1" w:rsidP="00AA40C1">
      <w:pPr>
        <w:pStyle w:val="ListParagraph"/>
        <w:numPr>
          <w:ilvl w:val="0"/>
          <w:numId w:val="17"/>
        </w:numPr>
      </w:pPr>
      <w:r>
        <w:t>The user initiated a service through a channel of preferred choice (e.g. web-form). However, after not hearing from the Council for some time, the user is unsure about the status of the process and uses a channel that is considered trust worthy (e.g. face</w:t>
      </w:r>
      <w:r w:rsidR="00410C7C">
        <w:t>-to-face) to confirm its state.</w:t>
      </w:r>
    </w:p>
    <w:p w:rsidR="00AA40C1" w:rsidRDefault="00AA40C1" w:rsidP="00AA40C1">
      <w:pPr>
        <w:pStyle w:val="ListParagraph"/>
        <w:numPr>
          <w:ilvl w:val="0"/>
          <w:numId w:val="17"/>
        </w:numPr>
      </w:pPr>
      <w:r>
        <w:t>If the above pattern occurs only for one type of transaction it might suggest a problem with a particular service. For example, if many users try to report a missed b</w:t>
      </w:r>
      <w:r w:rsidR="003A2F32">
        <w:t>in over a web-form, but eventually use a phone to do it</w:t>
      </w:r>
      <w:r w:rsidR="00F75107">
        <w:t xml:space="preserve"> (or switch after a few uses)</w:t>
      </w:r>
    </w:p>
    <w:p w:rsidR="003A2F32" w:rsidRDefault="003A2F32" w:rsidP="00AA40C1">
      <w:pPr>
        <w:pStyle w:val="ListParagraph"/>
        <w:numPr>
          <w:ilvl w:val="0"/>
          <w:numId w:val="17"/>
        </w:numPr>
      </w:pPr>
      <w:r>
        <w:lastRenderedPageBreak/>
        <w:t>An active user who uses a particular service is trying out a digital interface, but for some reason goes back to how he access it before</w:t>
      </w:r>
    </w:p>
    <w:p w:rsidR="004C7F86" w:rsidRDefault="003A2F32" w:rsidP="00C15CD4">
      <w:pPr>
        <w:pStyle w:val="ListParagraph"/>
        <w:numPr>
          <w:ilvl w:val="0"/>
          <w:numId w:val="17"/>
        </w:numPr>
      </w:pPr>
      <w:r>
        <w:t>Numerical evidence for how quickly people adapt new channels (e.g. how effective an information campaign was)</w:t>
      </w:r>
    </w:p>
    <w:p w:rsidR="004C7F86" w:rsidRDefault="004C7F86" w:rsidP="004C7F86">
      <w:pPr>
        <w:pStyle w:val="Heading4"/>
      </w:pPr>
      <w:r>
        <w:t>Who are the primary users of CEC services</w:t>
      </w:r>
    </w:p>
    <w:p w:rsidR="009916CA" w:rsidRDefault="009916CA" w:rsidP="00C15CD4">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4C084E" w:rsidRDefault="004C084E" w:rsidP="00C15CD4">
      <w:r>
        <w:t>The questions that will be answered within this part of work are trying to increase the understanding of users receiving Council’s services. In particular, 3 user groups are recognised:</w:t>
      </w:r>
    </w:p>
    <w:p w:rsidR="004C084E" w:rsidRDefault="004C084E" w:rsidP="004C084E">
      <w:pPr>
        <w:pStyle w:val="ListParagraph"/>
        <w:numPr>
          <w:ilvl w:val="0"/>
          <w:numId w:val="18"/>
        </w:numPr>
      </w:pPr>
      <w:r>
        <w:t>never used CEC services</w:t>
      </w:r>
    </w:p>
    <w:p w:rsidR="004C084E" w:rsidRDefault="004C084E" w:rsidP="004C084E">
      <w:pPr>
        <w:pStyle w:val="ListParagraph"/>
        <w:numPr>
          <w:ilvl w:val="0"/>
          <w:numId w:val="18"/>
        </w:numPr>
      </w:pPr>
      <w:r>
        <w:t>uses CEC services occasionally (defined here as having no more than 3 interactions with CEC)</w:t>
      </w:r>
    </w:p>
    <w:p w:rsidR="004C084E" w:rsidRDefault="004C084E" w:rsidP="004C084E">
      <w:pPr>
        <w:pStyle w:val="ListParagraph"/>
        <w:numPr>
          <w:ilvl w:val="0"/>
          <w:numId w:val="18"/>
        </w:numPr>
      </w:pPr>
      <w:r>
        <w:t>active user of CEC services (more than 3 interactions with CEC)</w:t>
      </w:r>
    </w:p>
    <w:p w:rsidR="009916CA" w:rsidRDefault="004C084E" w:rsidP="00C15CD4">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4C084E" w:rsidRDefault="004C084E" w:rsidP="00C15CD4">
      <w:r>
        <w:t>Some of the questions that could be answered include:</w:t>
      </w:r>
    </w:p>
    <w:p w:rsidR="00A66B03" w:rsidRDefault="00A66B03" w:rsidP="00A66B03">
      <w:pPr>
        <w:pStyle w:val="ListParagraph"/>
        <w:numPr>
          <w:ilvl w:val="0"/>
          <w:numId w:val="19"/>
        </w:numPr>
      </w:pPr>
      <w:r>
        <w:t>who are primary users in general</w:t>
      </w:r>
    </w:p>
    <w:p w:rsidR="004C084E" w:rsidRDefault="00A66B03" w:rsidP="004C084E">
      <w:pPr>
        <w:pStyle w:val="ListParagraph"/>
        <w:numPr>
          <w:ilvl w:val="0"/>
          <w:numId w:val="19"/>
        </w:numPr>
      </w:pPr>
      <w:r>
        <w:t>which social group has the most interactions within a service</w:t>
      </w:r>
    </w:p>
    <w:p w:rsidR="009C2CFB" w:rsidRDefault="00A66B03" w:rsidP="007F058A">
      <w:pPr>
        <w:pStyle w:val="ListParagraph"/>
        <w:numPr>
          <w:ilvl w:val="0"/>
          <w:numId w:val="19"/>
        </w:numPr>
      </w:pPr>
      <w:r>
        <w:t>which service is most popular within a social group</w:t>
      </w:r>
    </w:p>
    <w:p w:rsidR="00282A00" w:rsidRDefault="00282A00" w:rsidP="00282A00">
      <w:pPr>
        <w:pStyle w:val="Heading3"/>
      </w:pPr>
      <w:bookmarkStart w:id="31" w:name="_Toc425931857"/>
      <w:r>
        <w:t>Implementation</w:t>
      </w:r>
      <w:bookmarkEnd w:id="31"/>
    </w:p>
    <w:p w:rsidR="00282A00" w:rsidRDefault="00282A00" w:rsidP="00282A00"/>
    <w:p w:rsidR="004C7F86" w:rsidRDefault="004C7F86" w:rsidP="004C7F86">
      <w:r>
        <w:t>Final stage (second iteration):</w:t>
      </w:r>
    </w:p>
    <w:p w:rsidR="004C7F86" w:rsidRDefault="004C7F86" w:rsidP="004C7F86">
      <w:r>
        <w:t>1.</w:t>
      </w:r>
      <w:r>
        <w:tab/>
        <w:t>Analyze the CRM data set, extract the data I'm interested in</w:t>
      </w:r>
    </w:p>
    <w:p w:rsidR="004C7F86" w:rsidRDefault="004C7F86" w:rsidP="004C7F86">
      <w:r>
        <w:t>2.</w:t>
      </w:r>
      <w:r>
        <w:tab/>
        <w:t>Create a package in IBM Cognos that would contain CRM and Mosaic</w:t>
      </w:r>
    </w:p>
    <w:p w:rsidR="004C7F86" w:rsidRDefault="004C7F86" w:rsidP="004C7F86">
      <w:r>
        <w:t>3.</w:t>
      </w:r>
      <w:r>
        <w:tab/>
        <w:t>Create queries for the data analysis</w:t>
      </w:r>
      <w:r w:rsidR="00A66B03">
        <w:t xml:space="preserve"> (stages)</w:t>
      </w:r>
    </w:p>
    <w:p w:rsidR="004C7F86" w:rsidRDefault="004C7F86" w:rsidP="004C7F86">
      <w:r>
        <w:t>4.</w:t>
      </w:r>
      <w:r>
        <w:tab/>
        <w:t>Create visualisations</w:t>
      </w:r>
    </w:p>
    <w:p w:rsidR="004C7F86" w:rsidRDefault="004C7F86" w:rsidP="004C7F86">
      <w:r>
        <w:t>5.</w:t>
      </w:r>
      <w:r>
        <w:tab/>
        <w:t>Conduct user studies to confirm some of the assumptions</w:t>
      </w:r>
    </w:p>
    <w:p w:rsidR="004C7F86" w:rsidRDefault="004C7F86" w:rsidP="004C7F86">
      <w:r>
        <w:t>6.</w:t>
      </w:r>
      <w:r>
        <w:tab/>
        <w:t>Create recommendations/suggestions</w:t>
      </w:r>
    </w:p>
    <w:p w:rsidR="004C7F86" w:rsidRDefault="004C7F86" w:rsidP="00282A00"/>
    <w:p w:rsidR="004C7F86" w:rsidRDefault="004C7F86" w:rsidP="00282A00"/>
    <w:p w:rsidR="004C7F86" w:rsidRDefault="004C7F86" w:rsidP="004C7F86">
      <w:pPr>
        <w:pStyle w:val="Heading4"/>
      </w:pPr>
      <w:r>
        <w:t>Report 1</w:t>
      </w:r>
    </w:p>
    <w:p w:rsidR="004C7F86" w:rsidRDefault="004C7F86" w:rsidP="004C7F86"/>
    <w:p w:rsidR="004C7F86" w:rsidRDefault="004C7F86" w:rsidP="004C7F86">
      <w:r>
        <w:t>It might put in the same category: people who made a call and a consultant suggested doing it on the web, who tried to fill a webform, but something went wrong and had to fill it in again (but system caught it as a seperate query) -&gt; find cases where this behaviour occurs more than once. This was to identify malicious uses, but there weren't any, so the page 2 shows how much people "struggled" with web-forms</w:t>
      </w:r>
    </w:p>
    <w:p w:rsidR="004C7F86" w:rsidRDefault="004C7F86" w:rsidP="004C7F86"/>
    <w:p w:rsidR="004C7F86" w:rsidRDefault="004C7F86" w:rsidP="004C7F86"/>
    <w:p w:rsidR="004C7F86" w:rsidRDefault="004C7F86" w:rsidP="004C7F86">
      <w:r>
        <w:t>Report 1</w:t>
      </w:r>
    </w:p>
    <w:p w:rsidR="004C7F86" w:rsidRDefault="004C7F86" w:rsidP="004C7F86">
      <w:r>
        <w:t>Query 1: all data with an additional counter for how many issues someone filed on one day</w:t>
      </w:r>
    </w:p>
    <w:p w:rsidR="004C7F86" w:rsidRDefault="004C7F86" w:rsidP="004C7F86">
      <w:r>
        <w:t xml:space="preserve"> </w:t>
      </w:r>
    </w:p>
    <w:p w:rsidR="004C7F86" w:rsidRDefault="004C7F86" w:rsidP="004C7F86">
      <w:r>
        <w:t>Query 2: all data with a counter for one person, reporting on one day multiple issues on the same subject</w:t>
      </w:r>
    </w:p>
    <w:p w:rsidR="004C7F86" w:rsidRDefault="004C7F86" w:rsidP="004C7F86">
      <w:r>
        <w:t xml:space="preserve"> </w:t>
      </w:r>
    </w:p>
    <w:p w:rsidR="004C7F86" w:rsidRDefault="004C7F86" w:rsidP="004C7F86">
      <w:r>
        <w:t>Query 3: filter out: entries with channel not specified, with only one issue reported a day, with only one occurrence of multiple issues per day</w:t>
      </w:r>
    </w:p>
    <w:p w:rsidR="004C7F86" w:rsidRDefault="004C7F86" w:rsidP="004C7F86">
      <w:r>
        <w:t xml:space="preserve"> </w:t>
      </w:r>
    </w:p>
    <w:p w:rsidR="004C7F86" w:rsidRDefault="004C7F86" w:rsidP="004C7F86">
      <w:r>
        <w:t>(here you can see that 05-15 and 05-18 and 05-20 was probably the same issue and that diffferent values in subject column are, as I suspected, refering to the same thing, but just come from different channels - inconsistent implementations)</w:t>
      </w:r>
    </w:p>
    <w:p w:rsidR="004C7F86" w:rsidRDefault="004C7F86" w:rsidP="004C7F86">
      <w:r>
        <w:t>Query 4: number of issues on one day, by one person, on the same subject (last row is a problem with data, will be removed). In other words, there were 194 people in May who reported on the same subject, on the same day twice.</w:t>
      </w:r>
    </w:p>
    <w:p w:rsidR="004C7F86" w:rsidRDefault="004C7F86" w:rsidP="004C7F86"/>
    <w:p w:rsidR="004C7F86" w:rsidRDefault="004C7F86" w:rsidP="004C7F86"/>
    <w:p w:rsidR="004C7F86" w:rsidRDefault="004C7F86" w:rsidP="004C7F86"/>
    <w:p w:rsidR="004C7F86" w:rsidRDefault="004C7F86" w:rsidP="004C7F86"/>
    <w:p w:rsidR="004C7F86" w:rsidRDefault="004C7F86" w:rsidP="004C7F86">
      <w:pPr>
        <w:pStyle w:val="Heading4"/>
      </w:pPr>
      <w:r>
        <w:t>Report 2</w:t>
      </w:r>
    </w:p>
    <w:p w:rsidR="00B73F0C" w:rsidRDefault="00B73F0C" w:rsidP="004C7F86">
      <w:r>
        <w:t xml:space="preserve">This report is based on 2 counters. The first one provides information about total number of issues reported by a citizen (“count no of issues”). It is assumed that UPRN uniquely identifies the user. The second one counts number of separate channels used to report those issues (“channels used”). Then </w:t>
      </w:r>
      <w:r>
        <w:lastRenderedPageBreak/>
        <w:t>filters are used to remove from the report cases with number of issues below 2 (“count no of issues &gt; 1”) and number of channels used below 2 (“channels used &gt; 1”).</w:t>
      </w:r>
    </w:p>
    <w:p w:rsidR="004C7F86" w:rsidRDefault="00B73F0C" w:rsidP="004C7F86">
      <w:r>
        <w:t xml:space="preserve">In order to make it easier to analyse the results, entries are </w:t>
      </w:r>
      <w:r w:rsidR="009A286B">
        <w:t xml:space="preserve">grouped using UPRN – entries coming from one user </w:t>
      </w:r>
      <w:r>
        <w:t>are listed next to each other. Within th</w:t>
      </w:r>
      <w:r w:rsidR="009A286B">
        <w:t>is</w:t>
      </w:r>
      <w:r>
        <w:t xml:space="preserve"> group, they are order using reference number (“Reference #”). </w:t>
      </w:r>
      <w:r w:rsidR="009A286B">
        <w:t>Reference number is used instead of date because there are multiple cases where there is more than 1 entry during a day. In such cases, ordering by the date does not ensure the same sequence as the sequence of creation. Reference number on the other hand, consists of 2 parts: day of creation and a serial number assigned in an ascending manner. In the following example, both numbers were created on the same day, but the second one was created later which can be determined b</w:t>
      </w:r>
      <w:r w:rsidR="00EA0DD4">
        <w:t>y the second part of the string:</w:t>
      </w:r>
    </w:p>
    <w:p w:rsidR="009A286B" w:rsidRDefault="009A5CE1" w:rsidP="004C7F86">
      <w:r>
        <w:t>150511-000837</w:t>
      </w:r>
    </w:p>
    <w:p w:rsidR="009A5CE1" w:rsidRDefault="009A5CE1" w:rsidP="004C7F86">
      <w:r>
        <w:t>150511-000849</w:t>
      </w:r>
    </w:p>
    <w:p w:rsidR="005E67AD" w:rsidRDefault="00EA0DD4" w:rsidP="004C7F86">
      <w:r>
        <w:t xml:space="preserve">The diagram below presents part of the report </w:t>
      </w:r>
      <w:r w:rsidR="005E67AD">
        <w:t xml:space="preserve">that was </w:t>
      </w:r>
      <w:r>
        <w:t>generated</w:t>
      </w:r>
      <w:r w:rsidR="005E67AD">
        <w:t>.</w:t>
      </w:r>
    </w:p>
    <w:p w:rsidR="00EA0DD4" w:rsidRDefault="00EA0DD4" w:rsidP="004C7F86">
      <w:r>
        <w:t>Citizen with UPRN 000906026074 submitted a “Missed bin or box” request through the web-form on 5th May and made a phone call the next day regarding a service from the same “Product Hierarchy”</w:t>
      </w:r>
      <w:r w:rsidR="005E67AD">
        <w:t xml:space="preserve">. </w:t>
      </w:r>
      <w:r>
        <w:t>Considering this is the entire activity of this user, it can be speculated, that both interactions were about the same issue. In order to verify such claim these interactions would have to be investigated further, e.g. using</w:t>
      </w:r>
      <w:r w:rsidR="0042061E">
        <w:t xml:space="preserve"> comments left by consultants (</w:t>
      </w:r>
      <w:r>
        <w:t xml:space="preserve">unstructured </w:t>
      </w:r>
      <w:r w:rsidR="0042061E">
        <w:t xml:space="preserve">data </w:t>
      </w:r>
      <w:r w:rsidR="0042061E">
        <w:fldChar w:fldCharType="begin" w:fldLock="1"/>
      </w:r>
      <w:r w:rsidR="0042061E">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 "properties" : { "noteIndex" : 0 }, "schema" : "https://github.com/citation-style-language/schema/raw/master/csl-citation.json" }</w:instrText>
      </w:r>
      <w:r w:rsidR="0042061E">
        <w:fldChar w:fldCharType="separate"/>
      </w:r>
      <w:r w:rsidR="0042061E" w:rsidRPr="0042061E">
        <w:rPr>
          <w:noProof/>
        </w:rPr>
        <w:t>(Baars &amp; Kemper 2008)</w:t>
      </w:r>
      <w:r w:rsidR="0042061E">
        <w:fldChar w:fldCharType="end"/>
      </w:r>
      <w:r w:rsidR="0042061E">
        <w:t>).</w:t>
      </w:r>
      <w:r w:rsidR="00C268F7">
        <w:t xml:space="preserve"> Such additional information would be extremely useful in determining reasons for the user followi</w:t>
      </w:r>
      <w:r w:rsidR="00855B5E">
        <w:t>ng up over the phone.</w:t>
      </w:r>
    </w:p>
    <w:p w:rsidR="00FF24E6" w:rsidRDefault="00AD792F" w:rsidP="004C7F86">
      <w:r>
        <w:t>Citizen with UPRN 000906037096 submitted 2 queries for the same issue on 12th of May. The next day he submitted again 2 queries over the web</w:t>
      </w:r>
      <w:r w:rsidR="00660053">
        <w:t xml:space="preserve"> for a different service</w:t>
      </w:r>
      <w:r>
        <w:t>, but what is really interesting is that after submitting</w:t>
      </w:r>
      <w:r w:rsidR="00660053">
        <w:t xml:space="preserve"> them</w:t>
      </w:r>
      <w:r>
        <w:t xml:space="preserve"> he made a phone call to the Council. This is a great example of identifying </w:t>
      </w:r>
      <w:r w:rsidR="00660053">
        <w:t>a situation where someone</w:t>
      </w:r>
      <w:r>
        <w:t xml:space="preserve"> was not able to achieve a desired result over the web. It might have been a simple question, but clearly the person made a phone call after going thr</w:t>
      </w:r>
      <w:r w:rsidR="00FF24E6">
        <w:t>ough the web-form. It might be the case that this information was missing on the web-form and other users needed it as well.</w:t>
      </w:r>
    </w:p>
    <w:p w:rsidR="00EA0DD4" w:rsidRDefault="00EA0DD4" w:rsidP="004C7F86"/>
    <w:p w:rsidR="00EA0DD4" w:rsidRDefault="00EA0DD4" w:rsidP="004C7F86">
      <w:r>
        <w:rPr>
          <w:noProof/>
          <w:lang w:eastAsia="en-GB"/>
        </w:rPr>
        <w:lastRenderedPageBreak/>
        <w:drawing>
          <wp:inline distT="0" distB="0" distL="0" distR="0" wp14:anchorId="4A76585C" wp14:editId="392893D8">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EA0DD4" w:rsidRDefault="00EA0DD4" w:rsidP="004C7F86"/>
    <w:p w:rsidR="00EA0DD4" w:rsidRDefault="00EA0DD4" w:rsidP="004C7F86"/>
    <w:p w:rsidR="009A286B" w:rsidRDefault="009A286B" w:rsidP="004C7F86"/>
    <w:p w:rsidR="004C7F86" w:rsidRPr="004C7F86" w:rsidRDefault="004C7F86" w:rsidP="004C7F86">
      <w:pPr>
        <w:pStyle w:val="Heading4"/>
      </w:pPr>
      <w:r>
        <w:t>Report 3</w:t>
      </w:r>
    </w:p>
    <w:p w:rsidR="004C7F86" w:rsidRPr="004C7F86" w:rsidRDefault="004C7F86" w:rsidP="004C7F86"/>
    <w:p w:rsidR="00A4792A" w:rsidRDefault="00A4792A" w:rsidP="00282A00"/>
    <w:p w:rsidR="009C2CFB" w:rsidRDefault="009C2CFB" w:rsidP="009C2CFB"/>
    <w:p w:rsidR="009C2CFB" w:rsidRDefault="009C2CFB" w:rsidP="009C2CFB">
      <w:r>
        <w:t>Report 3</w:t>
      </w:r>
    </w:p>
    <w:p w:rsidR="009C2CFB" w:rsidRDefault="009C2CFB" w:rsidP="009C2CFB">
      <w:r>
        <w:t>Query 1: group users into 2 categories as described above ("no interactions" will not have entries in incidents table so there will be only 2 categories: below 3 interactions, above 3 interactions)</w:t>
      </w:r>
    </w:p>
    <w:p w:rsidR="009C2CFB" w:rsidRDefault="009C2CFB" w:rsidP="009C2CFB">
      <w:r>
        <w:t>Query 2: assign Mosaic groups to both categories (1 chart)</w:t>
      </w:r>
    </w:p>
    <w:p w:rsidR="009C2CFB" w:rsidRDefault="009C2CFB" w:rsidP="009C2CFB">
      <w:r>
        <w:t>Query 3: services that both categories use (1 chart)</w:t>
      </w:r>
    </w:p>
    <w:p w:rsidR="009C2CFB" w:rsidRDefault="009C2CFB" w:rsidP="009C2CFB">
      <w:r>
        <w:t>Query 4: Which group is the most active within a service (selectable field -&gt; chart)</w:t>
      </w:r>
    </w:p>
    <w:p w:rsidR="009C2CFB" w:rsidRDefault="009C2CFB" w:rsidP="009C2CFB"/>
    <w:p w:rsidR="009C2CFB" w:rsidRDefault="009C2CFB" w:rsidP="00282A00"/>
    <w:p w:rsidR="009C2CFB" w:rsidRDefault="009C2CFB" w:rsidP="00282A00"/>
    <w:p w:rsidR="009C2CFB" w:rsidRDefault="009C2CFB" w:rsidP="00282A00"/>
    <w:p w:rsidR="00282A00" w:rsidRDefault="00C23EB6" w:rsidP="00C23EB6">
      <w:pPr>
        <w:pStyle w:val="Heading3"/>
      </w:pPr>
      <w:bookmarkStart w:id="32" w:name="_Toc425931858"/>
      <w:r>
        <w:t>Problems</w:t>
      </w:r>
      <w:bookmarkEnd w:id="32"/>
    </w:p>
    <w:p w:rsidR="00282A00" w:rsidRPr="00282A00" w:rsidRDefault="00282A00" w:rsidP="00282A00"/>
    <w:p w:rsidR="00A06C67" w:rsidRDefault="009C2CFB" w:rsidP="007F058A">
      <w:r w:rsidRPr="009C2CFB">
        <w:lastRenderedPageBreak/>
        <w:t>- in report 2, is there a way to find all interactions regarding one issue? (e.g. someone filled a web form which created the entry, but then phoned about it - is it recorded somewhere?)</w:t>
      </w:r>
    </w:p>
    <w:p w:rsidR="009C2CFB" w:rsidRDefault="009C2CFB" w:rsidP="009C2CFB">
      <w:r>
        <w:t>- formatting not working in outlook 365</w:t>
      </w:r>
    </w:p>
    <w:p w:rsidR="009C2CFB" w:rsidRDefault="009C2CFB" w:rsidP="009C2CFB">
      <w:r>
        <w:t>- not enough space on network drive (I w</w:t>
      </w:r>
      <w:r w:rsidR="004C7F86">
        <w:t>as always using somebody's else</w:t>
      </w:r>
      <w:r>
        <w:t xml:space="preserve"> computer</w:t>
      </w:r>
    </w:p>
    <w:p w:rsidR="009C2CFB" w:rsidRDefault="009C2CFB" w:rsidP="009C2CFB">
      <w:r>
        <w:t>- not having credentials to any of the services at the Council (I always had to use somebody else's. People were very uncomfortable with me using their credentals, different people had different access rights, I often would arrive at the Council just to find out that the person doesn't have access to what I did the day before and the person responsible for granting access is on holidays)</w:t>
      </w:r>
    </w:p>
    <w:p w:rsidR="009C2CFB" w:rsidRDefault="009C2CFB" w:rsidP="009C2CFB">
      <w:r>
        <w:t>- not having a work station (I could only work using a spare workstation and that was when someone was present, e.g. I had to arrive in the morning when they did, leave when they did)</w:t>
      </w:r>
    </w:p>
    <w:p w:rsidR="009C2CFB" w:rsidRDefault="009C2CFB" w:rsidP="009C2CFB">
      <w:r>
        <w:t>- difficulties creating charts using calculated fields</w:t>
      </w:r>
    </w:p>
    <w:p w:rsidR="009C2CFB" w:rsidRDefault="009C2CFB" w:rsidP="009C2CFB">
      <w:r>
        <w:t>- when setting filter (Data Item1 &gt; 2) I got a result (but when started the entire report from scratch it's working properly):</w:t>
      </w:r>
    </w:p>
    <w:p w:rsidR="009C2CFB" w:rsidRDefault="009C2CFB" w:rsidP="009C2CFB">
      <w:r>
        <w:t xml:space="preserve">- self calculated values (in contrary to values from a database) do not work with automated aggregation function, you have to </w:t>
      </w:r>
      <w:r w:rsidR="004C7F86">
        <w:t>use</w:t>
      </w:r>
      <w:r>
        <w:t xml:space="preserve"> none as the aggregation function</w:t>
      </w:r>
    </w:p>
    <w:p w:rsidR="009C2CFB" w:rsidRDefault="009C2CFB" w:rsidP="009C2CFB">
      <w:r>
        <w:t xml:space="preserve"> [screens]</w:t>
      </w:r>
    </w:p>
    <w:p w:rsidR="009C2CFB" w:rsidRDefault="009C2CFB" w:rsidP="009C2CFB">
      <w:r>
        <w:t>- the source file had blank entries, this was showing up in the table as an empty category with 4k entries</w:t>
      </w:r>
    </w:p>
    <w:p w:rsidR="009C2CFB" w:rsidRDefault="009C2CFB" w:rsidP="009C2CFB">
      <w:r>
        <w:t xml:space="preserve"> [screens]</w:t>
      </w:r>
    </w:p>
    <w:p w:rsidR="009C2CFB" w:rsidRDefault="009C2CFB" w:rsidP="007F058A"/>
    <w:p w:rsidR="009C2CFB" w:rsidRPr="007F058A" w:rsidRDefault="009C2CFB" w:rsidP="007F058A"/>
    <w:p w:rsidR="004E38B1" w:rsidRDefault="004E38B1" w:rsidP="004E38B1">
      <w:pPr>
        <w:pStyle w:val="Heading1"/>
      </w:pPr>
      <w:bookmarkStart w:id="33" w:name="_Toc425931859"/>
      <w:r>
        <w:t>Analysis or Evaluation</w:t>
      </w:r>
      <w:bookmarkEnd w:id="33"/>
    </w:p>
    <w:p w:rsidR="004E38B1" w:rsidRDefault="004D049A" w:rsidP="004E38B1">
      <w:r w:rsidRPr="004D049A">
        <w:t>results and their critical analysis should be reported, whether the results conform to expectations or otherwise and how they compare with other related work. Where appropriate evaluation of the work against the original objectives should be presented.</w:t>
      </w:r>
    </w:p>
    <w:p w:rsidR="00436A08" w:rsidRDefault="00436A08" w:rsidP="004E38B1"/>
    <w:p w:rsidR="00660053" w:rsidRDefault="00660053" w:rsidP="004E38B1">
      <w:r>
        <w:t xml:space="preserve">These evaluations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4E38B1"/>
    <w:p w:rsidR="00660053" w:rsidRDefault="00660053" w:rsidP="004E38B1"/>
    <w:p w:rsidR="008F3296" w:rsidRDefault="008F3296" w:rsidP="008F3296">
      <w:pPr>
        <w:pStyle w:val="Heading2"/>
      </w:pPr>
      <w:r>
        <w:lastRenderedPageBreak/>
        <w:t>Evaluation of the tools used</w:t>
      </w:r>
    </w:p>
    <w:p w:rsidR="008F3296" w:rsidRDefault="008F3296" w:rsidP="008F3296"/>
    <w:p w:rsidR="008F3296" w:rsidRDefault="008F3296" w:rsidP="008F3296">
      <w:r>
        <w:t>Describe evaluation of the tools used</w:t>
      </w:r>
    </w:p>
    <w:p w:rsidR="008F3296" w:rsidRPr="008F3296" w:rsidRDefault="008F3296" w:rsidP="008F3296"/>
    <w:p w:rsidR="008F3296" w:rsidRDefault="008F3296" w:rsidP="004E38B1"/>
    <w:p w:rsidR="008F239A" w:rsidRDefault="008F239A" w:rsidP="008F239A">
      <w:pPr>
        <w:pStyle w:val="Heading2"/>
      </w:pPr>
      <w:r>
        <w:t>Report 1</w:t>
      </w:r>
    </w:p>
    <w:p w:rsidR="008F239A" w:rsidRDefault="008F239A" w:rsidP="004E38B1"/>
    <w:p w:rsidR="00C268F7" w:rsidRDefault="00C268F7" w:rsidP="00C268F7">
      <w:pPr>
        <w:pStyle w:val="Heading2"/>
      </w:pPr>
      <w:bookmarkStart w:id="34" w:name="_Toc425931860"/>
      <w:r>
        <w:t>Report 2</w:t>
      </w:r>
      <w:bookmarkEnd w:id="34"/>
    </w:p>
    <w:p w:rsidR="0042061E" w:rsidRDefault="0042061E" w:rsidP="004E38B1">
      <w:r>
        <w:t>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of them struggled or only a specific part of users. This can be then used to improve the design with very specific personas in mind.</w:t>
      </w:r>
    </w:p>
    <w:p w:rsidR="00C268F7" w:rsidRDefault="00C268F7" w:rsidP="004E38B1">
      <w:r>
        <w:t xml:space="preserve">In report 2, it is very difficult </w:t>
      </w:r>
    </w:p>
    <w:p w:rsidR="005E67AD" w:rsidRDefault="005E67AD" w:rsidP="004E38B1">
      <w:r>
        <w:t>- different values in the field subject depending on the channel (e.g. report 2)</w:t>
      </w:r>
    </w:p>
    <w:p w:rsidR="00855B5E" w:rsidRDefault="00855B5E" w:rsidP="008F3296"/>
    <w:p w:rsidR="00855B5E" w:rsidRDefault="00855B5E" w:rsidP="008F3296">
      <w:r>
        <w:t>It would be very useful to throw into Cognos more data sets:</w:t>
      </w:r>
    </w:p>
    <w:p w:rsidR="00855B5E" w:rsidRDefault="00855B5E" w:rsidP="00855B5E">
      <w:pPr>
        <w:pStyle w:val="ListParagraph"/>
        <w:numPr>
          <w:ilvl w:val="0"/>
          <w:numId w:val="20"/>
        </w:numPr>
      </w:pPr>
      <w:r>
        <w:t xml:space="preserve">web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55B5E">
      <w:pPr>
        <w:pStyle w:val="ListParagraph"/>
        <w:numPr>
          <w:ilvl w:val="0"/>
          <w:numId w:val="20"/>
        </w:numPr>
      </w:pPr>
      <w:r>
        <w:t>Unstructured data – probably exists in the CRM data, but in a different table. I used incidents, but there are dozens others</w:t>
      </w:r>
    </w:p>
    <w:p w:rsidR="00AD792F" w:rsidRDefault="00AD792F" w:rsidP="00855B5E">
      <w:pPr>
        <w:pStyle w:val="ListParagraph"/>
        <w:numPr>
          <w:ilvl w:val="0"/>
          <w:numId w:val="20"/>
        </w:numPr>
      </w:pPr>
      <w:r>
        <w:t>Create capability to store unstructured data in the CRM system if it’s not there yet</w:t>
      </w:r>
    </w:p>
    <w:p w:rsidR="00AD792F" w:rsidRDefault="00AD792F" w:rsidP="00855B5E">
      <w:pPr>
        <w:pStyle w:val="ListParagraph"/>
        <w:numPr>
          <w:ilvl w:val="0"/>
          <w:numId w:val="20"/>
        </w:numPr>
      </w:pPr>
      <w:r>
        <w:t>Stress to consultants to put as much information as possible, make a workshop for them</w:t>
      </w:r>
    </w:p>
    <w:p w:rsidR="00FF24E6" w:rsidRDefault="00FF24E6" w:rsidP="00FF24E6">
      <w:pPr>
        <w:pStyle w:val="ListParagraph"/>
        <w:numPr>
          <w:ilvl w:val="0"/>
          <w:numId w:val="20"/>
        </w:numPr>
      </w:pPr>
      <w:r>
        <w:t>Putting procedures in place that would improve the design of a web-form/service based on such case studies would increase Council’s capacity for improvement and learning.</w:t>
      </w:r>
    </w:p>
    <w:p w:rsidR="00FF24E6" w:rsidRDefault="00FF24E6" w:rsidP="00855B5E">
      <w:pPr>
        <w:pStyle w:val="ListParagraph"/>
        <w:numPr>
          <w:ilvl w:val="0"/>
          <w:numId w:val="20"/>
        </w:numPr>
      </w:pPr>
    </w:p>
    <w:p w:rsidR="008F3296" w:rsidRDefault="008F3296" w:rsidP="004E38B1"/>
    <w:p w:rsidR="008F3296" w:rsidRDefault="008F3296" w:rsidP="008F3296">
      <w:pPr>
        <w:pStyle w:val="Heading2"/>
      </w:pPr>
      <w:r>
        <w:t>Report 3</w:t>
      </w:r>
    </w:p>
    <w:p w:rsidR="008F3296" w:rsidRDefault="008F3296" w:rsidP="008F3296"/>
    <w:p w:rsidR="008F3296" w:rsidRDefault="008F3296" w:rsidP="008F3296">
      <w:pPr>
        <w:pStyle w:val="Heading2"/>
      </w:pPr>
      <w:r>
        <w:t>Presentation at the Council (evaluation)</w:t>
      </w:r>
    </w:p>
    <w:p w:rsidR="008F3296" w:rsidRDefault="008F3296" w:rsidP="008F3296"/>
    <w:p w:rsidR="008F3296" w:rsidRDefault="008F3296" w:rsidP="008F3296"/>
    <w:p w:rsidR="008F3296" w:rsidRDefault="008F3296" w:rsidP="008F3296"/>
    <w:p w:rsidR="008F3296" w:rsidRDefault="008F3296" w:rsidP="008F3296"/>
    <w:p w:rsidR="008F3296" w:rsidRDefault="008F3296" w:rsidP="008F3296">
      <w:r>
        <w:t>Give and describe a presentation in the Council</w:t>
      </w:r>
    </w:p>
    <w:p w:rsidR="008F3296" w:rsidRDefault="008F3296" w:rsidP="008F3296"/>
    <w:p w:rsidR="008F3296" w:rsidRDefault="008F3296" w:rsidP="008F3296"/>
    <w:p w:rsidR="008F3296" w:rsidRPr="008F3296" w:rsidRDefault="008F3296" w:rsidP="008F3296"/>
    <w:p w:rsidR="004E38B1" w:rsidRDefault="004E38B1" w:rsidP="004E38B1">
      <w:pPr>
        <w:pStyle w:val="Heading1"/>
      </w:pPr>
      <w:bookmarkStart w:id="35" w:name="_Toc425931861"/>
      <w:r>
        <w:t>Conclusion</w:t>
      </w:r>
      <w:bookmarkEnd w:id="35"/>
    </w:p>
    <w:p w:rsidR="00773720" w:rsidRDefault="00773720" w:rsidP="00773720"/>
    <w:p w:rsidR="00410C7C" w:rsidRDefault="00773720" w:rsidP="00410C7C">
      <w:pPr>
        <w:pStyle w:val="ListParagraph"/>
        <w:numPr>
          <w:ilvl w:val="0"/>
          <w:numId w:val="21"/>
        </w:numPr>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410C7C">
      <w:pPr>
        <w:pStyle w:val="ListParagraph"/>
        <w:numPr>
          <w:ilvl w:val="0"/>
          <w:numId w:val="21"/>
        </w:numPr>
      </w:pPr>
      <w:r>
        <w:t>There are many open questions and potential for further study</w:t>
      </w:r>
      <w:bookmarkStart w:id="36" w:name="_GoBack"/>
      <w:bookmarkEnd w:id="36"/>
    </w:p>
    <w:p w:rsidR="00773720" w:rsidRDefault="00773720" w:rsidP="00773720"/>
    <w:p w:rsidR="00773720" w:rsidRDefault="00773720" w:rsidP="00773720">
      <w:pPr>
        <w:pStyle w:val="Heading1"/>
      </w:pPr>
      <w:bookmarkStart w:id="37" w:name="_Toc425931862"/>
      <w:r>
        <w:t>Appendix A</w:t>
      </w:r>
      <w:bookmarkEnd w:id="37"/>
    </w:p>
    <w:p w:rsidR="00773720" w:rsidRDefault="00773720" w:rsidP="00773720"/>
    <w:p w:rsidR="00773720" w:rsidRDefault="00773720" w:rsidP="00773720">
      <w:r>
        <w:t>Files:</w:t>
      </w:r>
    </w:p>
    <w:p w:rsidR="00773720" w:rsidRDefault="00773720" w:rsidP="00773720">
      <w:r>
        <w:t>•</w:t>
      </w:r>
      <w:r>
        <w:tab/>
        <w:t>MW v0.1 self - file to start playing with Cognos, shows how to combine CRM data with Mosaic data</w:t>
      </w:r>
    </w:p>
    <w:p w:rsidR="00773720" w:rsidRDefault="00773720" w:rsidP="00773720">
      <w:r>
        <w:t>•</w:t>
      </w:r>
      <w:r>
        <w:tab/>
        <w:t>MW v0.1 self2 - first attempt to create a chart, doesn't work</w:t>
      </w:r>
    </w:p>
    <w:p w:rsidR="00773720" w:rsidRDefault="00773720" w:rsidP="00773720">
      <w:r>
        <w:t>•</w:t>
      </w:r>
      <w:r>
        <w:tab/>
        <w:t>MW v0.1 self3 - attempt to create a chart, the query itself is working (everything is correct from the sytax point of view), but data is unavailable (aggregate function? filtering error?)</w:t>
      </w:r>
    </w:p>
    <w:p w:rsidR="00773720" w:rsidRDefault="00773720" w:rsidP="00773720">
      <w:r>
        <w:t>•</w:t>
      </w:r>
      <w:r>
        <w:tab/>
        <w:t>MW v0.1 self4 - debugging the self3 report, added a list to show filtered data returned from the query. Result: there are some entries after filtering, but not as expected</w:t>
      </w:r>
    </w:p>
    <w:p w:rsidR="00773720" w:rsidRDefault="00773720" w:rsidP="00773720">
      <w:r>
        <w:t>•</w:t>
      </w:r>
      <w:r>
        <w:tab/>
        <w:t>MW v0.1 self5 - from the start, this time the results are as expected (type of result, number of result)</w:t>
      </w:r>
    </w:p>
    <w:p w:rsidR="00773720" w:rsidRDefault="00773720" w:rsidP="00773720">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773720">
      <w:r>
        <w:lastRenderedPageBreak/>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773720">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773720">
      <w:r>
        <w:t>Here implementation of questions started:</w:t>
      </w:r>
    </w:p>
    <w:p w:rsidR="00773720" w:rsidRDefault="00773720" w:rsidP="00773720">
      <w:r>
        <w:t>•</w:t>
      </w:r>
      <w:r>
        <w:tab/>
        <w:t>one issue on multiple channels v1.0 - find cases of misuse of multiple channels</w:t>
      </w:r>
    </w:p>
    <w:p w:rsidR="00773720" w:rsidRDefault="00773720" w:rsidP="00773720">
      <w:r>
        <w:t>The CRM dataset I was working on was limited to May only, entries without UPRN were filtered. There were 979 entries left as a result</w:t>
      </w:r>
    </w:p>
    <w:p w:rsidR="00773720" w:rsidRDefault="00773720" w:rsidP="00773720">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773720">
      <w:r>
        <w:t>•</w:t>
      </w:r>
      <w:r>
        <w:tab/>
        <w:t>MW report 3, chart 1 - both above and below 3 interactions on one chart</w:t>
      </w:r>
    </w:p>
    <w:p w:rsidR="00773720" w:rsidRDefault="00773720" w:rsidP="00773720">
      <w:r>
        <w:t>•</w:t>
      </w:r>
      <w:r>
        <w:tab/>
        <w:t>MW report 3, chart 1.1 blank - template for the charts 1.1 and 1.2</w:t>
      </w:r>
    </w:p>
    <w:p w:rsidR="00773720" w:rsidRDefault="00773720" w:rsidP="00773720">
      <w:r>
        <w:t>•</w:t>
      </w:r>
      <w:r>
        <w:tab/>
        <w:t>MW report 3, chart 1.1 - chart with only above 3 interactions, using filter</w:t>
      </w:r>
    </w:p>
    <w:p w:rsidR="00773720" w:rsidRDefault="00773720" w:rsidP="00773720">
      <w:r>
        <w:t>•</w:t>
      </w:r>
      <w:r>
        <w:tab/>
        <w:t>MW report 3, chart 1.1 correct -  chart with only above 3 iteractions, using filter and a list to show data (identical to the previous one, extended with the list, couldn't overwrite the previous one)</w:t>
      </w:r>
    </w:p>
    <w:p w:rsidR="00773720" w:rsidRDefault="00773720" w:rsidP="00773720">
      <w:r>
        <w:t>•</w:t>
      </w:r>
      <w:r>
        <w:tab/>
        <w:t>MW report 3, chart 1.2 correct - chart with only below 3 interactions, with list</w:t>
      </w:r>
    </w:p>
    <w:p w:rsidR="00773720" w:rsidRDefault="00773720" w:rsidP="00773720">
      <w:r>
        <w:t>the last 3 charts did not have axis sorted, I figured out how to sort axis starting from chart 3.2</w:t>
      </w:r>
    </w:p>
    <w:p w:rsidR="00773720" w:rsidRDefault="00773720" w:rsidP="00773720">
      <w:r>
        <w:t xml:space="preserve"> </w:t>
      </w:r>
    </w:p>
    <w:p w:rsidR="00773720" w:rsidRDefault="00773720" w:rsidP="00773720">
      <w:r>
        <w:t>further parts of report 3 has 2 dimensions which have many entries. As a result it would have a lot of columns and would not be easily readible. So I decided to split it into 3 charts: groups x services; detailed groups x services; selectable service -&gt; group</w:t>
      </w:r>
    </w:p>
    <w:p w:rsidR="00773720" w:rsidRDefault="00773720" w:rsidP="00773720">
      <w:r>
        <w:t xml:space="preserve"> </w:t>
      </w:r>
    </w:p>
    <w:p w:rsidR="00773720" w:rsidRDefault="00773720" w:rsidP="00773720">
      <w:r>
        <w:t>•</w:t>
      </w:r>
      <w:r>
        <w:tab/>
        <w:t>MW report 3, chart 2.1 - Mosaic group x services</w:t>
      </w:r>
    </w:p>
    <w:p w:rsidR="00773720" w:rsidRDefault="00773720" w:rsidP="00773720">
      <w:r>
        <w:t>•</w:t>
      </w:r>
      <w:r>
        <w:tab/>
        <w:t>MW report 3, chart 2.2 - Mosaic group detailed x services</w:t>
      </w:r>
    </w:p>
    <w:p w:rsidR="00773720" w:rsidRDefault="00773720" w:rsidP="00773720">
      <w:r>
        <w:t>•</w:t>
      </w:r>
      <w:r>
        <w:tab/>
        <w:t>MW report 3, chart 2.3 group code - the use of the selected service across different Mosaic groups</w:t>
      </w:r>
    </w:p>
    <w:p w:rsidR="00773720" w:rsidRDefault="00773720" w:rsidP="00773720">
      <w:r>
        <w:t>•</w:t>
      </w:r>
      <w:r>
        <w:tab/>
        <w:t>MW report 3, chart 2.3 group type code - the use of the selected service across different Mosaic detailed groups</w:t>
      </w:r>
    </w:p>
    <w:p w:rsidR="00773720" w:rsidRDefault="00773720" w:rsidP="00773720">
      <w:r>
        <w:t>•</w:t>
      </w:r>
      <w:r>
        <w:tab/>
        <w:t>MW report 3, chart 3.1 - blank report that is used as a basis for the other 3.1 reports</w:t>
      </w:r>
    </w:p>
    <w:p w:rsidR="00773720" w:rsidRDefault="00773720" w:rsidP="00773720">
      <w:r>
        <w:lastRenderedPageBreak/>
        <w:t>•</w:t>
      </w:r>
      <w:r>
        <w:tab/>
        <w:t>MW report 3, chart 3.1 above 3 - Mosaic groups that active users belong to</w:t>
      </w:r>
    </w:p>
    <w:p w:rsidR="00773720" w:rsidRDefault="00773720" w:rsidP="00773720">
      <w:r>
        <w:t>•</w:t>
      </w:r>
      <w:r>
        <w:tab/>
        <w:t>MW report 3, chart 3.1 up to 3 - Mosaic groups that occassional users belong to</w:t>
      </w:r>
    </w:p>
    <w:p w:rsidR="00773720" w:rsidRDefault="00773720" w:rsidP="00773720">
      <w:r>
        <w:t>•</w:t>
      </w:r>
      <w:r>
        <w:tab/>
        <w:t>report 3.1 - 3 charts on one page</w:t>
      </w:r>
    </w:p>
    <w:p w:rsidR="00773720" w:rsidRDefault="00773720" w:rsidP="00773720">
      <w:r>
        <w:t>working 27.07</w:t>
      </w:r>
    </w:p>
    <w:p w:rsidR="00773720" w:rsidRDefault="00773720" w:rsidP="00773720">
      <w:r>
        <w:t xml:space="preserve"> </w:t>
      </w:r>
    </w:p>
    <w:p w:rsidR="00773720" w:rsidRDefault="00773720" w:rsidP="00773720">
      <w:r>
        <w:t>•</w:t>
      </w:r>
      <w:r>
        <w:tab/>
        <w:t>MW Report 2, 2.1 identify citizens who interacted multiple times</w:t>
      </w:r>
    </w:p>
    <w:p w:rsidR="00773720" w:rsidRDefault="00773720" w:rsidP="00773720">
      <w:r>
        <w:t>•</w:t>
      </w:r>
      <w:r>
        <w:tab/>
        <w:t>MW Report 2, 2.2 multiple interactions through different channels</w:t>
      </w:r>
    </w:p>
    <w:p w:rsidR="00773720" w:rsidRDefault="00773720" w:rsidP="00773720">
      <w:r>
        <w:t>Recommendations for further analysis after 2.2: analyz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773720">
      <w:r>
        <w:t xml:space="preserve"> </w:t>
      </w:r>
    </w:p>
    <w:p w:rsidR="00773720" w:rsidRDefault="00773720" w:rsidP="00773720">
      <w:r>
        <w:t>The result might be that only people with multiple issues will be contacted, this does not have to be the case. It should be compared with no feedback at all and in this case you can identify people who could provide feedback with very high accurracy. As a counterbalance, the questions might be asked to people from the same social group.</w:t>
      </w:r>
    </w:p>
    <w:p w:rsidR="00773720" w:rsidRDefault="00773720" w:rsidP="00773720">
      <w:r>
        <w:t xml:space="preserve"> </w:t>
      </w:r>
    </w:p>
    <w:p w:rsidR="00773720" w:rsidRDefault="00773720" w:rsidP="00773720">
      <w:r>
        <w:t>Analyze a few examples:</w:t>
      </w:r>
    </w:p>
    <w:p w:rsidR="00773720" w:rsidRDefault="00773720" w:rsidP="00773720">
      <w:r>
        <w:t>•</w:t>
      </w:r>
      <w:r>
        <w:tab/>
        <w:t xml:space="preserve">Someone starts on the web, the next day they call </w:t>
      </w:r>
    </w:p>
    <w:p w:rsidR="00773720" w:rsidRDefault="00773720" w:rsidP="00773720">
      <w:r>
        <w:t>•</w:t>
      </w:r>
      <w:r>
        <w:tab/>
        <w:t>Someone start with face-to-face, then they open a number of tickets on the same issue through web the next day</w:t>
      </w:r>
    </w:p>
    <w:p w:rsidR="00773720" w:rsidRDefault="00773720" w:rsidP="00773720"/>
    <w:p w:rsidR="00773720" w:rsidRPr="00773720" w:rsidRDefault="00773720" w:rsidP="00773720"/>
    <w:p w:rsidR="00773720" w:rsidRDefault="00773720" w:rsidP="00773720"/>
    <w:p w:rsidR="00773720" w:rsidRDefault="00773720" w:rsidP="00773720"/>
    <w:p w:rsidR="00773720" w:rsidRDefault="00773720" w:rsidP="00773720"/>
    <w:p w:rsidR="00773720" w:rsidRPr="00773720" w:rsidRDefault="00773720" w:rsidP="00773720"/>
    <w:p w:rsidR="000118CF" w:rsidRDefault="000118CF"/>
    <w:p w:rsidR="004F518B" w:rsidRDefault="004F518B"/>
    <w:p w:rsidR="004F518B" w:rsidRDefault="004F518B" w:rsidP="004F518B">
      <w:pPr>
        <w:pStyle w:val="Heading1"/>
      </w:pPr>
      <w:bookmarkStart w:id="38" w:name="_Toc425931863"/>
      <w:r>
        <w:t>Bibliography</w:t>
      </w:r>
      <w:bookmarkEnd w:id="38"/>
    </w:p>
    <w:p w:rsidR="004F518B" w:rsidRDefault="004F518B"/>
    <w:p w:rsidR="004F518B" w:rsidRDefault="004F518B"/>
    <w:p w:rsidR="0042061E" w:rsidRPr="0042061E" w:rsidRDefault="004F518B">
      <w:pPr>
        <w:pStyle w:val="NormalWeb"/>
        <w:ind w:left="480" w:hanging="480"/>
        <w:divId w:val="1689989657"/>
        <w:rPr>
          <w:rFonts w:ascii="Calibri" w:hAnsi="Calibri"/>
          <w:noProof/>
          <w:sz w:val="22"/>
        </w:rPr>
      </w:pPr>
      <w:r>
        <w:fldChar w:fldCharType="begin" w:fldLock="1"/>
      </w:r>
      <w:r>
        <w:instrText xml:space="preserve">ADDIN Mendeley Bibliography CSL_BIBLIOGRAPHY </w:instrText>
      </w:r>
      <w:r>
        <w:fldChar w:fldCharType="separate"/>
      </w:r>
      <w:r w:rsidR="0042061E" w:rsidRPr="0042061E">
        <w:rPr>
          <w:rFonts w:ascii="Calibri" w:hAnsi="Calibri"/>
          <w:noProof/>
          <w:sz w:val="22"/>
        </w:rPr>
        <w:t xml:space="preserve">Baars, H. &amp; Kemper, H.-G., 2008. Management Support with Structured and Unstructured Data—An Integrated Business Intelligence Framework. </w:t>
      </w:r>
      <w:r w:rsidR="0042061E" w:rsidRPr="0042061E">
        <w:rPr>
          <w:rFonts w:ascii="Calibri" w:hAnsi="Calibri"/>
          <w:i/>
          <w:iCs/>
          <w:noProof/>
          <w:sz w:val="22"/>
        </w:rPr>
        <w:t>Information Systems Management</w:t>
      </w:r>
      <w:r w:rsidR="0042061E" w:rsidRPr="0042061E">
        <w:rPr>
          <w:rFonts w:ascii="Calibri" w:hAnsi="Calibri"/>
          <w:noProof/>
          <w:sz w:val="22"/>
        </w:rPr>
        <w:t>, 25(2), pp.132–148.</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Browne, D. et al., 2010. </w:t>
      </w:r>
      <w:r w:rsidRPr="0042061E">
        <w:rPr>
          <w:rFonts w:ascii="Calibri" w:hAnsi="Calibri"/>
          <w:i/>
          <w:iCs/>
          <w:noProof/>
          <w:sz w:val="22"/>
        </w:rPr>
        <w:t>IBM Cognos Business Intelligence V10. 1 Handbook</w:t>
      </w:r>
      <w:r w:rsidRPr="0042061E">
        <w:rPr>
          <w:rFonts w:ascii="Calibri" w:hAnsi="Calibri"/>
          <w:noProof/>
          <w:sz w:val="22"/>
        </w:rPr>
        <w:t>, IBM Redbooks.</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Demchenko, Y., De Laat, C. &amp; Membrey, P., 2014. Defining architecture components of the Big Data Ecosystem. In </w:t>
      </w:r>
      <w:r w:rsidRPr="0042061E">
        <w:rPr>
          <w:rFonts w:ascii="Calibri" w:hAnsi="Calibri"/>
          <w:i/>
          <w:iCs/>
          <w:noProof/>
          <w:sz w:val="22"/>
        </w:rPr>
        <w:t>Collaboration Technologies and Systems (CTS), 2014 International Conference on</w:t>
      </w:r>
      <w:r w:rsidRPr="0042061E">
        <w:rPr>
          <w:rFonts w:ascii="Calibri" w:hAnsi="Calibri"/>
          <w:noProof/>
          <w:sz w:val="22"/>
        </w:rPr>
        <w:t>. pp. 104–112.</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Douglas, L., 2001. 3d data management: Controlling data volume, velocity and variety. </w:t>
      </w:r>
      <w:r w:rsidRPr="0042061E">
        <w:rPr>
          <w:rFonts w:ascii="Calibri" w:hAnsi="Calibri"/>
          <w:i/>
          <w:iCs/>
          <w:noProof/>
          <w:sz w:val="22"/>
        </w:rPr>
        <w:t>Gartner. Retrieved</w:t>
      </w:r>
      <w:r w:rsidRPr="0042061E">
        <w:rPr>
          <w:rFonts w:ascii="Calibri" w:hAnsi="Calibri"/>
          <w:noProof/>
          <w:sz w:val="22"/>
        </w:rPr>
        <w:t>, 6.</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IBM, 2015. IBM Business analytics. Available at: http://www-03.ibm.com/software/products/en/category/business-analytics [Accessed July 9, 2015].</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McAfee, A. &amp; Brynjolfsson, E., 2012. Big Data. The management revolution. </w:t>
      </w:r>
      <w:r w:rsidRPr="0042061E">
        <w:rPr>
          <w:rFonts w:ascii="Calibri" w:hAnsi="Calibri"/>
          <w:i/>
          <w:iCs/>
          <w:noProof/>
          <w:sz w:val="22"/>
        </w:rPr>
        <w:t>Harvard Buiness Review</w:t>
      </w:r>
      <w:r w:rsidRPr="0042061E">
        <w:rPr>
          <w:rFonts w:ascii="Calibri" w:hAnsi="Calibri"/>
          <w:noProof/>
          <w:sz w:val="22"/>
        </w:rPr>
        <w:t>, 90(10), pp.61–68. Available at: http://www.buyukverienstitusu.com/s/1870/i/Big_Data_2.pdf.</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Minelli, M., Chambers, M. &amp; Dhiraj, A., 2012. </w:t>
      </w:r>
      <w:r w:rsidRPr="0042061E">
        <w:rPr>
          <w:rFonts w:ascii="Calibri" w:hAnsi="Calibri"/>
          <w:i/>
          <w:iCs/>
          <w:noProof/>
          <w:sz w:val="22"/>
        </w:rPr>
        <w:t>Big data, big analytics: emerging business intelligence and analytic trends for today’s businesses</w:t>
      </w:r>
      <w:r w:rsidRPr="0042061E">
        <w:rPr>
          <w:rFonts w:ascii="Calibri" w:hAnsi="Calibri"/>
          <w:noProof/>
          <w:sz w:val="22"/>
        </w:rPr>
        <w:t>, John Wiley &amp; Sons.</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NIST, 2015. NIST Big Data Working Group (NBD-WG). Available at: http://bigdatawg.nist.gov/home.php [Accessed July 10, 2015].</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Ward, J.S. &amp; Barker, A., 2013. Undefined By Data: A Survey of Big Data Definitions. </w:t>
      </w:r>
      <w:r w:rsidRPr="0042061E">
        <w:rPr>
          <w:rFonts w:ascii="Calibri" w:hAnsi="Calibri"/>
          <w:i/>
          <w:iCs/>
          <w:noProof/>
          <w:sz w:val="22"/>
        </w:rPr>
        <w:t>arXiv.org</w:t>
      </w:r>
      <w:r w:rsidRPr="0042061E">
        <w:rPr>
          <w:rFonts w:ascii="Calibri" w:hAnsi="Calibri"/>
          <w:noProof/>
          <w:sz w:val="22"/>
        </w:rPr>
        <w:t>. Available at: http://arxiv.org/abs/1309.5821\npapers3://publication/uuid/63831F5F-B214-46D5-8A86-671042BE993F.</w:t>
      </w:r>
    </w:p>
    <w:p w:rsidR="004F518B" w:rsidRDefault="004F518B" w:rsidP="0042061E">
      <w:pPr>
        <w:pStyle w:val="NormalWeb"/>
        <w:ind w:left="480" w:hanging="480"/>
        <w:divId w:val="151332755"/>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mike" w:date="2015-07-09T19:47:00Z" w:initials="m">
    <w:p w:rsidR="00AD792F" w:rsidRDefault="00AD792F">
      <w:pPr>
        <w:pStyle w:val="CommentText"/>
      </w:pPr>
      <w:r>
        <w:rPr>
          <w:rStyle w:val="CommentReference"/>
        </w:rPr>
        <w:annotationRef/>
      </w:r>
      <w:r>
        <w:t>Kevin’s name on the scrn sho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20002A87" w:usb1="00000000" w:usb2="00000000"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3">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8">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3"/>
  </w:num>
  <w:num w:numId="6">
    <w:abstractNumId w:val="5"/>
  </w:num>
  <w:num w:numId="7">
    <w:abstractNumId w:val="4"/>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
  </w:num>
  <w:num w:numId="13">
    <w:abstractNumId w:val="9"/>
  </w:num>
  <w:num w:numId="14">
    <w:abstractNumId w:val="6"/>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14"/>
  </w:num>
  <w:num w:numId="18">
    <w:abstractNumId w:val="16"/>
  </w:num>
  <w:num w:numId="19">
    <w:abstractNumId w:val="8"/>
  </w:num>
  <w:num w:numId="20">
    <w:abstractNumId w:val="7"/>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118CF"/>
    <w:rsid w:val="000364DD"/>
    <w:rsid w:val="000A1AD6"/>
    <w:rsid w:val="000D6A74"/>
    <w:rsid w:val="000F277B"/>
    <w:rsid w:val="00104BE8"/>
    <w:rsid w:val="00114098"/>
    <w:rsid w:val="00114264"/>
    <w:rsid w:val="00120282"/>
    <w:rsid w:val="00131660"/>
    <w:rsid w:val="002574F1"/>
    <w:rsid w:val="00282A00"/>
    <w:rsid w:val="002D3727"/>
    <w:rsid w:val="003219AB"/>
    <w:rsid w:val="003220F0"/>
    <w:rsid w:val="0033289D"/>
    <w:rsid w:val="00344ED8"/>
    <w:rsid w:val="00355640"/>
    <w:rsid w:val="00361A51"/>
    <w:rsid w:val="003952CC"/>
    <w:rsid w:val="003A2F32"/>
    <w:rsid w:val="003A7EE3"/>
    <w:rsid w:val="003B5EA9"/>
    <w:rsid w:val="003D5B6C"/>
    <w:rsid w:val="003E38FB"/>
    <w:rsid w:val="00410C7C"/>
    <w:rsid w:val="0042061E"/>
    <w:rsid w:val="00436A08"/>
    <w:rsid w:val="00490116"/>
    <w:rsid w:val="004B011D"/>
    <w:rsid w:val="004B7A91"/>
    <w:rsid w:val="004C084E"/>
    <w:rsid w:val="004C7F86"/>
    <w:rsid w:val="004D049A"/>
    <w:rsid w:val="004E38B1"/>
    <w:rsid w:val="004F518B"/>
    <w:rsid w:val="005058C1"/>
    <w:rsid w:val="005259BC"/>
    <w:rsid w:val="005A4B55"/>
    <w:rsid w:val="005D2B08"/>
    <w:rsid w:val="005D6CA6"/>
    <w:rsid w:val="005E67AD"/>
    <w:rsid w:val="005F4FB1"/>
    <w:rsid w:val="00623C65"/>
    <w:rsid w:val="00652EE4"/>
    <w:rsid w:val="0065584B"/>
    <w:rsid w:val="00660053"/>
    <w:rsid w:val="00667C9F"/>
    <w:rsid w:val="00680A1B"/>
    <w:rsid w:val="00681AE7"/>
    <w:rsid w:val="006B598D"/>
    <w:rsid w:val="006B621E"/>
    <w:rsid w:val="00745150"/>
    <w:rsid w:val="00747150"/>
    <w:rsid w:val="00762F4D"/>
    <w:rsid w:val="00773720"/>
    <w:rsid w:val="007F058A"/>
    <w:rsid w:val="0080104B"/>
    <w:rsid w:val="00821D20"/>
    <w:rsid w:val="00851D88"/>
    <w:rsid w:val="00855B5E"/>
    <w:rsid w:val="008638E9"/>
    <w:rsid w:val="008B18D4"/>
    <w:rsid w:val="008B2D8B"/>
    <w:rsid w:val="008E13BE"/>
    <w:rsid w:val="008F239A"/>
    <w:rsid w:val="008F29F5"/>
    <w:rsid w:val="008F3296"/>
    <w:rsid w:val="008F49F4"/>
    <w:rsid w:val="008F7D88"/>
    <w:rsid w:val="00904D71"/>
    <w:rsid w:val="00910CFB"/>
    <w:rsid w:val="0091315C"/>
    <w:rsid w:val="009826AE"/>
    <w:rsid w:val="009916CA"/>
    <w:rsid w:val="009A286B"/>
    <w:rsid w:val="009A5CE1"/>
    <w:rsid w:val="009B695F"/>
    <w:rsid w:val="009B7669"/>
    <w:rsid w:val="009C2CFB"/>
    <w:rsid w:val="009D4A03"/>
    <w:rsid w:val="009F5047"/>
    <w:rsid w:val="00A06C67"/>
    <w:rsid w:val="00A07A91"/>
    <w:rsid w:val="00A23B7A"/>
    <w:rsid w:val="00A42302"/>
    <w:rsid w:val="00A430FF"/>
    <w:rsid w:val="00A44021"/>
    <w:rsid w:val="00A46C5B"/>
    <w:rsid w:val="00A4792A"/>
    <w:rsid w:val="00A531D8"/>
    <w:rsid w:val="00A66B03"/>
    <w:rsid w:val="00A77F86"/>
    <w:rsid w:val="00AA40C1"/>
    <w:rsid w:val="00AD510C"/>
    <w:rsid w:val="00AD792F"/>
    <w:rsid w:val="00B32688"/>
    <w:rsid w:val="00B64E4D"/>
    <w:rsid w:val="00B67CA7"/>
    <w:rsid w:val="00B73F0C"/>
    <w:rsid w:val="00B90D58"/>
    <w:rsid w:val="00BC6F0D"/>
    <w:rsid w:val="00BD1EC3"/>
    <w:rsid w:val="00BE5463"/>
    <w:rsid w:val="00BF5071"/>
    <w:rsid w:val="00C15CD4"/>
    <w:rsid w:val="00C23EB6"/>
    <w:rsid w:val="00C268F7"/>
    <w:rsid w:val="00C27DA7"/>
    <w:rsid w:val="00C441B6"/>
    <w:rsid w:val="00C452E9"/>
    <w:rsid w:val="00C70F53"/>
    <w:rsid w:val="00CA7C16"/>
    <w:rsid w:val="00D114E3"/>
    <w:rsid w:val="00D267FA"/>
    <w:rsid w:val="00D31DB6"/>
    <w:rsid w:val="00D43E40"/>
    <w:rsid w:val="00D5181F"/>
    <w:rsid w:val="00D72F1B"/>
    <w:rsid w:val="00DB6DB6"/>
    <w:rsid w:val="00DF4090"/>
    <w:rsid w:val="00DF5E12"/>
    <w:rsid w:val="00E0153F"/>
    <w:rsid w:val="00E433BC"/>
    <w:rsid w:val="00E60F7F"/>
    <w:rsid w:val="00E673F4"/>
    <w:rsid w:val="00E84F90"/>
    <w:rsid w:val="00EA0DD4"/>
    <w:rsid w:val="00EA4C43"/>
    <w:rsid w:val="00EC5884"/>
    <w:rsid w:val="00ED5B00"/>
    <w:rsid w:val="00ED6C9C"/>
    <w:rsid w:val="00F17F44"/>
    <w:rsid w:val="00F75107"/>
    <w:rsid w:val="00F76A3B"/>
    <w:rsid w:val="00FC3A0F"/>
    <w:rsid w:val="00FF24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jpg"/><Relationship Id="rId19" Type="http://schemas.openxmlformats.org/officeDocument/2006/relationships/image" Target="media/image12.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1AAADA-C95E-4205-BEA8-F7E5B84D9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TotalTime>
  <Pages>39</Pages>
  <Words>8496</Words>
  <Characters>4842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99</cp:revision>
  <dcterms:created xsi:type="dcterms:W3CDTF">2015-06-15T11:16:00Z</dcterms:created>
  <dcterms:modified xsi:type="dcterms:W3CDTF">2015-07-29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